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B606FA" w14:textId="77777777" w:rsidR="00A624CB" w:rsidRPr="00A624CB" w:rsidRDefault="00A624CB" w:rsidP="00A624CB">
      <w:pPr>
        <w:rPr>
          <w:lang w:val="en-GB"/>
        </w:rPr>
      </w:pPr>
      <w:proofErr w:type="spellStart"/>
      <w:r w:rsidRPr="00A624CB">
        <w:rPr>
          <w:lang w:val="en-GB"/>
        </w:rPr>
        <w:t>OSTIn</w:t>
      </w:r>
      <w:proofErr w:type="spellEnd"/>
      <w:r w:rsidRPr="00A624CB">
        <w:rPr>
          <w:lang w:val="en-GB"/>
        </w:rPr>
        <w:t xml:space="preserve"> project: Developing the framework</w:t>
      </w:r>
    </w:p>
    <w:p w14:paraId="2B3696DD" w14:textId="77777777" w:rsidR="00A624CB" w:rsidRPr="00A624CB" w:rsidRDefault="00A624CB" w:rsidP="00A624CB">
      <w:pPr>
        <w:rPr>
          <w:lang w:val="en-GB"/>
        </w:rPr>
      </w:pPr>
      <w:r w:rsidRPr="00A624CB">
        <w:rPr>
          <w:lang w:val="en-GB"/>
        </w:rPr>
        <w:t>Mahmud Muhammad, Susanna Jenkins</w:t>
      </w:r>
    </w:p>
    <w:p w14:paraId="6846614B" w14:textId="044BC5DC" w:rsidR="00A624CB" w:rsidRPr="00A624CB" w:rsidRDefault="00A624CB" w:rsidP="00A624CB">
      <w:pPr>
        <w:rPr>
          <w:lang w:val="en-GB"/>
        </w:rPr>
      </w:pPr>
      <w:r w:rsidRPr="00A624CB">
        <w:rPr>
          <w:lang w:val="en-GB"/>
        </w:rPr>
        <w:t>December</w:t>
      </w:r>
      <w:r w:rsidR="00B867C9">
        <w:rPr>
          <w:lang w:val="en-GB"/>
        </w:rPr>
        <w:t xml:space="preserve"> 31</w:t>
      </w:r>
      <w:r w:rsidR="00B867C9" w:rsidRPr="00B867C9">
        <w:rPr>
          <w:vertAlign w:val="superscript"/>
          <w:lang w:val="en-GB"/>
        </w:rPr>
        <w:t>st</w:t>
      </w:r>
      <w:r w:rsidR="00B867C9">
        <w:rPr>
          <w:lang w:val="en-GB"/>
        </w:rPr>
        <w:t>, 2024</w:t>
      </w:r>
    </w:p>
    <w:p w14:paraId="6F0F5F3F" w14:textId="77777777" w:rsidR="00A624CB" w:rsidRPr="00A624CB" w:rsidRDefault="00A624CB" w:rsidP="00A624CB">
      <w:pPr>
        <w:rPr>
          <w:lang w:val="en-GB"/>
        </w:rPr>
      </w:pPr>
    </w:p>
    <w:p w14:paraId="3BC5EE65" w14:textId="77777777" w:rsidR="00A624CB" w:rsidRPr="00A624CB" w:rsidRDefault="00A624CB" w:rsidP="00A624CB">
      <w:pPr>
        <w:rPr>
          <w:b/>
          <w:bCs/>
          <w:lang w:val="en-GB"/>
        </w:rPr>
      </w:pPr>
      <w:r w:rsidRPr="00A624CB">
        <w:rPr>
          <w:b/>
          <w:bCs/>
          <w:lang w:val="en-GB"/>
        </w:rPr>
        <w:t>Introduction</w:t>
      </w:r>
    </w:p>
    <w:p w14:paraId="335771EF" w14:textId="77777777" w:rsidR="00A624CB" w:rsidRPr="00A624CB" w:rsidRDefault="00A624CB" w:rsidP="00A624CB">
      <w:r w:rsidRPr="00A624CB">
        <w:t>The objective of this part of the project is to develop a suite of probability density functions that describe the inputs required by the NAME model at three timesteps:</w:t>
      </w:r>
    </w:p>
    <w:p w14:paraId="3CBA9E1D" w14:textId="77777777" w:rsidR="00A624CB" w:rsidRPr="00A624CB" w:rsidRDefault="00A624CB" w:rsidP="00A624CB">
      <w:pPr>
        <w:numPr>
          <w:ilvl w:val="0"/>
          <w:numId w:val="1"/>
        </w:numPr>
      </w:pPr>
      <w:r w:rsidRPr="00A624CB">
        <w:rPr>
          <w:b/>
          <w:bCs/>
        </w:rPr>
        <w:t>First VONA</w:t>
      </w:r>
      <w:r w:rsidRPr="00A624CB">
        <w:t>: Only location and time are known.</w:t>
      </w:r>
    </w:p>
    <w:p w14:paraId="5E509287" w14:textId="77777777" w:rsidR="00A624CB" w:rsidRPr="00A624CB" w:rsidRDefault="00A624CB" w:rsidP="00A624CB">
      <w:pPr>
        <w:numPr>
          <w:ilvl w:val="0"/>
          <w:numId w:val="1"/>
        </w:numPr>
      </w:pPr>
      <w:r w:rsidRPr="00A624CB">
        <w:rPr>
          <w:b/>
          <w:bCs/>
        </w:rPr>
        <w:t>Infrasound data</w:t>
      </w:r>
      <w:r w:rsidRPr="00A624CB">
        <w:t>: Plume height range and duration are also known.</w:t>
      </w:r>
    </w:p>
    <w:p w14:paraId="541236A2" w14:textId="77777777" w:rsidR="00A624CB" w:rsidRPr="00A624CB" w:rsidRDefault="00A624CB" w:rsidP="00A624CB">
      <w:pPr>
        <w:numPr>
          <w:ilvl w:val="0"/>
          <w:numId w:val="1"/>
        </w:numPr>
      </w:pPr>
      <w:r w:rsidRPr="00A624CB">
        <w:rPr>
          <w:b/>
          <w:bCs/>
        </w:rPr>
        <w:t>Satellite data</w:t>
      </w:r>
    </w:p>
    <w:p w14:paraId="59C6CCC7" w14:textId="77777777" w:rsidR="00A624CB" w:rsidRPr="00A624CB" w:rsidRDefault="00A624CB" w:rsidP="00A624CB">
      <w:r w:rsidRPr="00A624CB">
        <w:t xml:space="preserve">This report focuses on the deliverables for timestep 1. We have developed several Python scripts to stochastically sample the key input parameters: mass eruption rate, duration, and plume height and grain size distribution. These parameters are weighted by the probability of different eruption sizes (VEI), based on data from </w:t>
      </w:r>
      <w:r w:rsidRPr="00A624CB">
        <w:fldChar w:fldCharType="begin"/>
      </w:r>
      <w:r w:rsidRPr="00A624CB">
        <w:instrText xml:space="preserve"> ADDIN ZOTERO_ITEM CSL_CITATION {"citationID":"sFnduBhc","properties":{"formattedCitation":"(Whelley et al., 2015)","plainCitation":"(Whelley et al., 2015)","dontUpdate":true,"noteIndex":0},"citationItems":[{"id":5445,"uris":["http://zotero.org/users/7472793/items/HQDDTA8S"],"itemData":{"id":5445,"type":"article-journal","abstract":"There are ~750 active and potentially active volcanoes in Southeast Asia. Ash from eruptions of volcanic explosivity index 3 (VEI 3) and smaller pose mostly local hazards while eruptions of VEI≥4 could disrupt trade, travel, and daily life in large parts of the region. We classify Southeast Asian volcanoes into five groups, using their morphology and, where known, their eruptive history and degassing style. Because the eruptive histories of most volcanoes in Southeast Asia are poorly constrained, we assume that volcanoes with similar morphologies have had similar eruption histories. Eruption histories of well-studied examples of each morphologic class serve as proxy histories for understudied volcanoes in the class. From known and proxy eruptive histories, we estimate that decadal probabilities of VEI 4–8 eruptions in Southeast Asia are nearly 1.0, ~0.6, ~0.15, ~0.012, and ~0.001, respectively.","container-title":"Bulletin of Volcanology","DOI":"10.1007/s00445-014-0893-8","ISSN":"0258-8900, 1432-0819","issue":"1","journalAbbreviation":"Bull Volcanol","language":"en","page":"1","source":"DOI.org (Crossref)","title":"The frequency of explosive volcanic eruptions in Southeast Asia","URL":"http://link.springer.com/10.1007/s00445-014-0893-8","volume":"77","author":[{"family":"Whelley","given":"Patrick L."},{"family":"Newhall","given":"Christopher G."},{"family":"Bradley","given":"Kyle E."}],"accessed":{"date-parts":[["2024",12,31]]},"issued":{"date-parts":[["2015",1]]}}}],"schema":"https://github.com/citation-style-language/schema/raw/master/csl-citation.json"} </w:instrText>
      </w:r>
      <w:r w:rsidRPr="00A624CB">
        <w:fldChar w:fldCharType="separate"/>
      </w:r>
      <w:r w:rsidRPr="00A624CB">
        <w:rPr>
          <w:lang w:val="en-GB"/>
        </w:rPr>
        <w:t>Whelley et al., (2015)</w:t>
      </w:r>
      <w:r w:rsidRPr="00A624CB">
        <w:fldChar w:fldCharType="end"/>
      </w:r>
      <w:r w:rsidRPr="00A624CB">
        <w:t>.</w:t>
      </w:r>
    </w:p>
    <w:p w14:paraId="3AAAC5A9" w14:textId="77777777" w:rsidR="00A624CB" w:rsidRPr="00A624CB" w:rsidRDefault="00A624CB" w:rsidP="00A624CB">
      <w:r w:rsidRPr="00A624CB">
        <w:t xml:space="preserve">Since some parameters are interdependent, we sample one based on another, following the workflow outlined below: </w:t>
      </w:r>
    </w:p>
    <w:p w14:paraId="446DB64B" w14:textId="77777777" w:rsidR="00A624CB" w:rsidRPr="00A624CB" w:rsidRDefault="00A624CB" w:rsidP="00A624CB">
      <w:pPr>
        <w:rPr>
          <w:lang w:val="en-GB"/>
        </w:rPr>
      </w:pPr>
      <w:r w:rsidRPr="00A624CB">
        <w:rPr>
          <w:noProof/>
          <w:lang w:val="en-GB"/>
        </w:rPr>
        <w:drawing>
          <wp:inline distT="0" distB="0" distL="0" distR="0" wp14:anchorId="60D02611" wp14:editId="2C5143E7">
            <wp:extent cx="5955527" cy="1303655"/>
            <wp:effectExtent l="0" t="0" r="26670" b="10795"/>
            <wp:docPr id="853540444"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14:paraId="3FF7232D" w14:textId="77777777" w:rsidR="00A624CB" w:rsidRPr="00A624CB" w:rsidRDefault="00A624CB" w:rsidP="00A624CB">
      <w:pPr>
        <w:rPr>
          <w:lang w:val="en-GB"/>
        </w:rPr>
      </w:pPr>
      <w:r w:rsidRPr="00A624CB">
        <w:rPr>
          <w:lang w:val="en-GB"/>
        </w:rPr>
        <w:t xml:space="preserve">Table </w:t>
      </w:r>
      <w:r w:rsidRPr="00A624CB">
        <w:rPr>
          <w:lang w:val="en-GB"/>
        </w:rPr>
        <w:fldChar w:fldCharType="begin"/>
      </w:r>
      <w:r w:rsidRPr="00A624CB">
        <w:rPr>
          <w:lang w:val="en-GB"/>
        </w:rPr>
        <w:instrText xml:space="preserve"> SEQ Table \* ARABIC </w:instrText>
      </w:r>
      <w:r w:rsidRPr="00A624CB">
        <w:rPr>
          <w:lang w:val="en-GB"/>
        </w:rPr>
        <w:fldChar w:fldCharType="separate"/>
      </w:r>
      <w:r w:rsidRPr="00A624CB">
        <w:rPr>
          <w:lang w:val="en-GB"/>
        </w:rPr>
        <w:t>1</w:t>
      </w:r>
      <w:r w:rsidRPr="00A624CB">
        <w:fldChar w:fldCharType="end"/>
      </w:r>
      <w:r w:rsidRPr="00A624CB">
        <w:rPr>
          <w:lang w:val="en-US"/>
        </w:rPr>
        <w:t>. Volcanic Eruption Analysis Workflow</w:t>
      </w:r>
    </w:p>
    <w:tbl>
      <w:tblPr>
        <w:tblStyle w:val="GridTable1Light-Accent3"/>
        <w:tblpPr w:leftFromText="180" w:rightFromText="180" w:vertAnchor="text" w:horzAnchor="margin" w:tblpY="81"/>
        <w:tblW w:w="9150" w:type="dxa"/>
        <w:tblLook w:val="04A0" w:firstRow="1" w:lastRow="0" w:firstColumn="1" w:lastColumn="0" w:noHBand="0" w:noVBand="1"/>
      </w:tblPr>
      <w:tblGrid>
        <w:gridCol w:w="928"/>
        <w:gridCol w:w="6026"/>
        <w:gridCol w:w="2196"/>
      </w:tblGrid>
      <w:tr w:rsidR="00A624CB" w:rsidRPr="00A624CB" w14:paraId="5D196E78" w14:textId="77777777" w:rsidTr="0042488D">
        <w:trPr>
          <w:cnfStyle w:val="100000000000" w:firstRow="1" w:lastRow="0" w:firstColumn="0" w:lastColumn="0" w:oddVBand="0" w:evenVBand="0" w:oddHBand="0" w:evenHBand="0" w:firstRowFirstColumn="0" w:firstRowLastColumn="0" w:lastRowFirstColumn="0" w:lastRowLastColumn="0"/>
          <w:trHeight w:val="400"/>
        </w:trPr>
        <w:tc>
          <w:tcPr>
            <w:cnfStyle w:val="001000000000" w:firstRow="0" w:lastRow="0" w:firstColumn="1" w:lastColumn="0" w:oddVBand="0" w:evenVBand="0" w:oddHBand="0" w:evenHBand="0" w:firstRowFirstColumn="0" w:firstRowLastColumn="0" w:lastRowFirstColumn="0" w:lastRowLastColumn="0"/>
            <w:tcW w:w="0" w:type="auto"/>
          </w:tcPr>
          <w:p w14:paraId="070D5D94" w14:textId="77777777" w:rsidR="00A624CB" w:rsidRPr="00A624CB" w:rsidRDefault="00A624CB" w:rsidP="00A624CB">
            <w:pPr>
              <w:spacing w:line="259" w:lineRule="auto"/>
              <w:rPr>
                <w:lang w:val="en-US"/>
              </w:rPr>
            </w:pPr>
            <w:r w:rsidRPr="00A624CB">
              <w:rPr>
                <w:lang w:val="en-US"/>
              </w:rPr>
              <w:t>Step No.</w:t>
            </w:r>
          </w:p>
        </w:tc>
        <w:tc>
          <w:tcPr>
            <w:tcW w:w="0" w:type="auto"/>
          </w:tcPr>
          <w:p w14:paraId="26CB9D48" w14:textId="77777777" w:rsidR="00A624CB" w:rsidRPr="00A624CB" w:rsidRDefault="00A624CB" w:rsidP="00A624CB">
            <w:pPr>
              <w:spacing w:line="259" w:lineRule="auto"/>
              <w:cnfStyle w:val="100000000000" w:firstRow="1" w:lastRow="0" w:firstColumn="0" w:lastColumn="0" w:oddVBand="0" w:evenVBand="0" w:oddHBand="0" w:evenHBand="0" w:firstRowFirstColumn="0" w:firstRowLastColumn="0" w:lastRowFirstColumn="0" w:lastRowLastColumn="0"/>
              <w:rPr>
                <w:lang w:val="en-US"/>
              </w:rPr>
            </w:pPr>
            <w:r w:rsidRPr="00A624CB">
              <w:rPr>
                <w:lang w:val="en-US"/>
              </w:rPr>
              <w:t>Action</w:t>
            </w:r>
          </w:p>
        </w:tc>
        <w:tc>
          <w:tcPr>
            <w:tcW w:w="0" w:type="auto"/>
          </w:tcPr>
          <w:p w14:paraId="6C5D9491" w14:textId="77777777" w:rsidR="00A624CB" w:rsidRPr="00A624CB" w:rsidRDefault="00A624CB" w:rsidP="00A624CB">
            <w:pPr>
              <w:spacing w:line="259" w:lineRule="auto"/>
              <w:cnfStyle w:val="100000000000" w:firstRow="1" w:lastRow="0" w:firstColumn="0" w:lastColumn="0" w:oddVBand="0" w:evenVBand="0" w:oddHBand="0" w:evenHBand="0" w:firstRowFirstColumn="0" w:firstRowLastColumn="0" w:lastRowFirstColumn="0" w:lastRowLastColumn="0"/>
              <w:rPr>
                <w:lang w:val="en-US"/>
              </w:rPr>
            </w:pPr>
            <w:r w:rsidRPr="00A624CB">
              <w:rPr>
                <w:lang w:val="en-US"/>
              </w:rPr>
              <w:t>Output</w:t>
            </w:r>
          </w:p>
        </w:tc>
      </w:tr>
      <w:tr w:rsidR="00A624CB" w:rsidRPr="00A624CB" w14:paraId="1D392DA8" w14:textId="77777777" w:rsidTr="0042488D">
        <w:trPr>
          <w:trHeight w:val="391"/>
        </w:trPr>
        <w:tc>
          <w:tcPr>
            <w:cnfStyle w:val="001000000000" w:firstRow="0" w:lastRow="0" w:firstColumn="1" w:lastColumn="0" w:oddVBand="0" w:evenVBand="0" w:oddHBand="0" w:evenHBand="0" w:firstRowFirstColumn="0" w:firstRowLastColumn="0" w:lastRowFirstColumn="0" w:lastRowLastColumn="0"/>
            <w:tcW w:w="0" w:type="auto"/>
          </w:tcPr>
          <w:p w14:paraId="33AFCBBC" w14:textId="77777777" w:rsidR="00A624CB" w:rsidRPr="00A624CB" w:rsidRDefault="00A624CB" w:rsidP="00A624CB">
            <w:pPr>
              <w:spacing w:line="259" w:lineRule="auto"/>
              <w:rPr>
                <w:lang w:val="en-US"/>
              </w:rPr>
            </w:pPr>
            <w:r w:rsidRPr="00A624CB">
              <w:rPr>
                <w:lang w:val="en-US"/>
              </w:rPr>
              <w:t>1</w:t>
            </w:r>
          </w:p>
        </w:tc>
        <w:tc>
          <w:tcPr>
            <w:tcW w:w="0" w:type="auto"/>
          </w:tcPr>
          <w:p w14:paraId="7A27B27A"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Parse location and volcano name from Volcanic Ash Advisory Center (VAAC) in real-time.</w:t>
            </w:r>
          </w:p>
        </w:tc>
        <w:tc>
          <w:tcPr>
            <w:tcW w:w="0" w:type="auto"/>
          </w:tcPr>
          <w:p w14:paraId="5FF6E196"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Volcano name and location</w:t>
            </w:r>
          </w:p>
        </w:tc>
      </w:tr>
      <w:tr w:rsidR="00A624CB" w:rsidRPr="00A624CB" w14:paraId="0882A994" w14:textId="77777777" w:rsidTr="0042488D">
        <w:trPr>
          <w:trHeight w:val="400"/>
        </w:trPr>
        <w:tc>
          <w:tcPr>
            <w:cnfStyle w:val="001000000000" w:firstRow="0" w:lastRow="0" w:firstColumn="1" w:lastColumn="0" w:oddVBand="0" w:evenVBand="0" w:oddHBand="0" w:evenHBand="0" w:firstRowFirstColumn="0" w:firstRowLastColumn="0" w:lastRowFirstColumn="0" w:lastRowLastColumn="0"/>
            <w:tcW w:w="0" w:type="auto"/>
          </w:tcPr>
          <w:p w14:paraId="35994AAB" w14:textId="77777777" w:rsidR="00A624CB" w:rsidRPr="00A624CB" w:rsidRDefault="00A624CB" w:rsidP="00A624CB">
            <w:pPr>
              <w:spacing w:line="259" w:lineRule="auto"/>
              <w:rPr>
                <w:lang w:val="en-US"/>
              </w:rPr>
            </w:pPr>
            <w:r w:rsidRPr="00A624CB">
              <w:rPr>
                <w:lang w:val="en-US"/>
              </w:rPr>
              <w:t>2</w:t>
            </w:r>
          </w:p>
        </w:tc>
        <w:tc>
          <w:tcPr>
            <w:tcW w:w="0" w:type="auto"/>
          </w:tcPr>
          <w:p w14:paraId="54D24448"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Use Whelley et al. 2015 paper to calculate the weighted VEI for the volcano.</w:t>
            </w:r>
          </w:p>
        </w:tc>
        <w:tc>
          <w:tcPr>
            <w:tcW w:w="0" w:type="auto"/>
          </w:tcPr>
          <w:p w14:paraId="219266E8"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Weighted VEI</w:t>
            </w:r>
          </w:p>
        </w:tc>
      </w:tr>
      <w:tr w:rsidR="00A624CB" w:rsidRPr="00A624CB" w14:paraId="4046B276" w14:textId="77777777" w:rsidTr="0042488D">
        <w:trPr>
          <w:trHeight w:val="400"/>
        </w:trPr>
        <w:tc>
          <w:tcPr>
            <w:cnfStyle w:val="001000000000" w:firstRow="0" w:lastRow="0" w:firstColumn="1" w:lastColumn="0" w:oddVBand="0" w:evenVBand="0" w:oddHBand="0" w:evenHBand="0" w:firstRowFirstColumn="0" w:firstRowLastColumn="0" w:lastRowFirstColumn="0" w:lastRowLastColumn="0"/>
            <w:tcW w:w="0" w:type="auto"/>
          </w:tcPr>
          <w:p w14:paraId="17B03755" w14:textId="77777777" w:rsidR="00A624CB" w:rsidRPr="00A624CB" w:rsidRDefault="00A624CB" w:rsidP="00A624CB">
            <w:pPr>
              <w:spacing w:line="259" w:lineRule="auto"/>
              <w:rPr>
                <w:lang w:val="en-US"/>
              </w:rPr>
            </w:pPr>
            <w:r w:rsidRPr="00A624CB">
              <w:rPr>
                <w:lang w:val="en-US"/>
              </w:rPr>
              <w:t>3</w:t>
            </w:r>
          </w:p>
        </w:tc>
        <w:tc>
          <w:tcPr>
            <w:tcW w:w="0" w:type="auto"/>
          </w:tcPr>
          <w:p w14:paraId="5E4783EE"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Estimate total volume using VEI and empirical relationships.</w:t>
            </w:r>
          </w:p>
        </w:tc>
        <w:tc>
          <w:tcPr>
            <w:tcW w:w="0" w:type="auto"/>
          </w:tcPr>
          <w:p w14:paraId="789D294F"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Total Volume (km³ or m³)</w:t>
            </w:r>
          </w:p>
        </w:tc>
      </w:tr>
      <w:tr w:rsidR="00A624CB" w:rsidRPr="00A624CB" w14:paraId="682FF712" w14:textId="77777777" w:rsidTr="0042488D">
        <w:trPr>
          <w:trHeight w:val="391"/>
        </w:trPr>
        <w:tc>
          <w:tcPr>
            <w:cnfStyle w:val="001000000000" w:firstRow="0" w:lastRow="0" w:firstColumn="1" w:lastColumn="0" w:oddVBand="0" w:evenVBand="0" w:oddHBand="0" w:evenHBand="0" w:firstRowFirstColumn="0" w:firstRowLastColumn="0" w:lastRowFirstColumn="0" w:lastRowLastColumn="0"/>
            <w:tcW w:w="0" w:type="auto"/>
          </w:tcPr>
          <w:p w14:paraId="73392EF5" w14:textId="77777777" w:rsidR="00A624CB" w:rsidRPr="00A624CB" w:rsidRDefault="00A624CB" w:rsidP="00A624CB">
            <w:pPr>
              <w:spacing w:line="259" w:lineRule="auto"/>
              <w:rPr>
                <w:lang w:val="en-US"/>
              </w:rPr>
            </w:pPr>
            <w:r w:rsidRPr="00A624CB">
              <w:rPr>
                <w:lang w:val="en-US"/>
              </w:rPr>
              <w:t>4</w:t>
            </w:r>
          </w:p>
        </w:tc>
        <w:tc>
          <w:tcPr>
            <w:tcW w:w="0" w:type="auto"/>
          </w:tcPr>
          <w:p w14:paraId="73CB61E4"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Calculate Total Erupted Mass (TEM) using the volume and density estimates.</w:t>
            </w:r>
          </w:p>
        </w:tc>
        <w:tc>
          <w:tcPr>
            <w:tcW w:w="0" w:type="auto"/>
          </w:tcPr>
          <w:p w14:paraId="5C774F74"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TEM (kg)</w:t>
            </w:r>
          </w:p>
        </w:tc>
      </w:tr>
      <w:tr w:rsidR="00A624CB" w:rsidRPr="00A624CB" w14:paraId="29584278" w14:textId="77777777" w:rsidTr="0042488D">
        <w:trPr>
          <w:trHeight w:val="400"/>
        </w:trPr>
        <w:tc>
          <w:tcPr>
            <w:cnfStyle w:val="001000000000" w:firstRow="0" w:lastRow="0" w:firstColumn="1" w:lastColumn="0" w:oddVBand="0" w:evenVBand="0" w:oddHBand="0" w:evenHBand="0" w:firstRowFirstColumn="0" w:firstRowLastColumn="0" w:lastRowFirstColumn="0" w:lastRowLastColumn="0"/>
            <w:tcW w:w="0" w:type="auto"/>
          </w:tcPr>
          <w:p w14:paraId="132656E4" w14:textId="77777777" w:rsidR="00A624CB" w:rsidRPr="00A624CB" w:rsidRDefault="00A624CB" w:rsidP="00A624CB">
            <w:pPr>
              <w:spacing w:line="259" w:lineRule="auto"/>
              <w:rPr>
                <w:lang w:val="en-US"/>
              </w:rPr>
            </w:pPr>
            <w:r w:rsidRPr="00A624CB">
              <w:rPr>
                <w:lang w:val="en-US"/>
              </w:rPr>
              <w:t>5</w:t>
            </w:r>
          </w:p>
        </w:tc>
        <w:tc>
          <w:tcPr>
            <w:tcW w:w="0" w:type="auto"/>
          </w:tcPr>
          <w:p w14:paraId="40E02B24"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Determine Mass Eruption Rate (MER) using TEM and eruption duration.</w:t>
            </w:r>
          </w:p>
        </w:tc>
        <w:tc>
          <w:tcPr>
            <w:tcW w:w="0" w:type="auto"/>
          </w:tcPr>
          <w:p w14:paraId="72E3D466"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MER (kg/s)</w:t>
            </w:r>
          </w:p>
        </w:tc>
      </w:tr>
      <w:tr w:rsidR="00A624CB" w:rsidRPr="00A624CB" w14:paraId="2A941AA6" w14:textId="77777777" w:rsidTr="0042488D">
        <w:trPr>
          <w:trHeight w:val="195"/>
        </w:trPr>
        <w:tc>
          <w:tcPr>
            <w:cnfStyle w:val="001000000000" w:firstRow="0" w:lastRow="0" w:firstColumn="1" w:lastColumn="0" w:oddVBand="0" w:evenVBand="0" w:oddHBand="0" w:evenHBand="0" w:firstRowFirstColumn="0" w:firstRowLastColumn="0" w:lastRowFirstColumn="0" w:lastRowLastColumn="0"/>
            <w:tcW w:w="0" w:type="auto"/>
          </w:tcPr>
          <w:p w14:paraId="39FAC159" w14:textId="77777777" w:rsidR="00A624CB" w:rsidRPr="00A624CB" w:rsidRDefault="00A624CB" w:rsidP="00A624CB">
            <w:pPr>
              <w:spacing w:line="259" w:lineRule="auto"/>
              <w:rPr>
                <w:lang w:val="en-US"/>
              </w:rPr>
            </w:pPr>
            <w:r w:rsidRPr="00A624CB">
              <w:rPr>
                <w:lang w:val="en-US"/>
              </w:rPr>
              <w:t>6</w:t>
            </w:r>
          </w:p>
        </w:tc>
        <w:tc>
          <w:tcPr>
            <w:tcW w:w="0" w:type="auto"/>
          </w:tcPr>
          <w:p w14:paraId="63D83F4F"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Derive eruption duration from TEM and MER.</w:t>
            </w:r>
          </w:p>
        </w:tc>
        <w:tc>
          <w:tcPr>
            <w:tcW w:w="0" w:type="auto"/>
          </w:tcPr>
          <w:p w14:paraId="7A019A94"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Duration (hours)</w:t>
            </w:r>
          </w:p>
        </w:tc>
      </w:tr>
      <w:tr w:rsidR="00A624CB" w:rsidRPr="00A624CB" w14:paraId="608374F7" w14:textId="77777777" w:rsidTr="0042488D">
        <w:trPr>
          <w:trHeight w:val="195"/>
        </w:trPr>
        <w:tc>
          <w:tcPr>
            <w:cnfStyle w:val="001000000000" w:firstRow="0" w:lastRow="0" w:firstColumn="1" w:lastColumn="0" w:oddVBand="0" w:evenVBand="0" w:oddHBand="0" w:evenHBand="0" w:firstRowFirstColumn="0" w:firstRowLastColumn="0" w:lastRowFirstColumn="0" w:lastRowLastColumn="0"/>
            <w:tcW w:w="0" w:type="auto"/>
          </w:tcPr>
          <w:p w14:paraId="0ECF27F3" w14:textId="77777777" w:rsidR="00A624CB" w:rsidRPr="00A624CB" w:rsidRDefault="00A624CB" w:rsidP="00A624CB">
            <w:pPr>
              <w:spacing w:line="259" w:lineRule="auto"/>
              <w:rPr>
                <w:lang w:val="en-US"/>
              </w:rPr>
            </w:pPr>
            <w:r w:rsidRPr="00A624CB">
              <w:rPr>
                <w:lang w:val="en-US"/>
              </w:rPr>
              <w:t>7</w:t>
            </w:r>
          </w:p>
        </w:tc>
        <w:tc>
          <w:tcPr>
            <w:tcW w:w="0" w:type="auto"/>
          </w:tcPr>
          <w:p w14:paraId="3C3C605B"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Estimate plume height using MER.</w:t>
            </w:r>
          </w:p>
        </w:tc>
        <w:tc>
          <w:tcPr>
            <w:tcW w:w="0" w:type="auto"/>
          </w:tcPr>
          <w:p w14:paraId="73495D0B"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Plume Height (km)</w:t>
            </w:r>
          </w:p>
        </w:tc>
      </w:tr>
      <w:tr w:rsidR="00A624CB" w:rsidRPr="00A624CB" w14:paraId="13A063C0" w14:textId="77777777" w:rsidTr="0042488D">
        <w:trPr>
          <w:trHeight w:val="195"/>
        </w:trPr>
        <w:tc>
          <w:tcPr>
            <w:cnfStyle w:val="001000000000" w:firstRow="0" w:lastRow="0" w:firstColumn="1" w:lastColumn="0" w:oddVBand="0" w:evenVBand="0" w:oddHBand="0" w:evenHBand="0" w:firstRowFirstColumn="0" w:firstRowLastColumn="0" w:lastRowFirstColumn="0" w:lastRowLastColumn="0"/>
            <w:tcW w:w="0" w:type="auto"/>
          </w:tcPr>
          <w:p w14:paraId="2E2B1F3E" w14:textId="77777777" w:rsidR="00A624CB" w:rsidRPr="00A624CB" w:rsidRDefault="00A624CB" w:rsidP="00A624CB">
            <w:pPr>
              <w:spacing w:line="259" w:lineRule="auto"/>
              <w:rPr>
                <w:lang w:val="en-US"/>
              </w:rPr>
            </w:pPr>
            <w:r w:rsidRPr="00A624CB">
              <w:rPr>
                <w:lang w:val="en-US"/>
              </w:rPr>
              <w:t>7</w:t>
            </w:r>
          </w:p>
        </w:tc>
        <w:tc>
          <w:tcPr>
            <w:tcW w:w="0" w:type="auto"/>
          </w:tcPr>
          <w:p w14:paraId="475A5C7F"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Estimating mass fraction rate of fine debris using MER</w:t>
            </w:r>
          </w:p>
        </w:tc>
        <w:tc>
          <w:tcPr>
            <w:tcW w:w="0" w:type="auto"/>
          </w:tcPr>
          <w:p w14:paraId="709B5F35" w14:textId="77777777" w:rsidR="00A624CB" w:rsidRPr="00A624CB" w:rsidRDefault="00A624CB" w:rsidP="00A624CB">
            <w:pPr>
              <w:spacing w:line="259" w:lineRule="auto"/>
              <w:cnfStyle w:val="000000000000" w:firstRow="0" w:lastRow="0" w:firstColumn="0" w:lastColumn="0" w:oddVBand="0" w:evenVBand="0" w:oddHBand="0" w:evenHBand="0" w:firstRowFirstColumn="0" w:firstRowLastColumn="0" w:lastRowFirstColumn="0" w:lastRowLastColumn="0"/>
              <w:rPr>
                <w:lang w:val="en-US"/>
              </w:rPr>
            </w:pPr>
            <w:r w:rsidRPr="00A624CB">
              <w:rPr>
                <w:lang w:val="en-US"/>
              </w:rPr>
              <w:t>M</w:t>
            </w:r>
            <w:r w:rsidRPr="00A624CB">
              <w:rPr>
                <w:vertAlign w:val="subscript"/>
                <w:lang w:val="en-US"/>
              </w:rPr>
              <w:t xml:space="preserve">63 </w:t>
            </w:r>
            <w:r w:rsidRPr="00A624CB">
              <w:rPr>
                <w:lang w:val="en-US"/>
              </w:rPr>
              <w:t xml:space="preserve">fine debris </w:t>
            </w:r>
          </w:p>
        </w:tc>
      </w:tr>
    </w:tbl>
    <w:p w14:paraId="0B1F7B05" w14:textId="77777777" w:rsidR="00A624CB" w:rsidRPr="00A624CB" w:rsidRDefault="00A624CB" w:rsidP="00A624CB">
      <w:pPr>
        <w:rPr>
          <w:lang w:val="en-GB"/>
        </w:rPr>
      </w:pPr>
    </w:p>
    <w:p w14:paraId="51BF201E" w14:textId="77777777" w:rsidR="00A624CB" w:rsidRPr="00A624CB" w:rsidRDefault="00A624CB" w:rsidP="00A624CB">
      <w:r w:rsidRPr="00A624CB">
        <w:lastRenderedPageBreak/>
        <w:t>Whelley et al. (2015) provide the range of possible VEI values for the volcano in question. VEI 0 and 1 are excluded, as they represent effusive eruptions that do not produce airborne tephra. For each explosive VEI (VEI ≥ 2) with a non-zero probability of occurrence at the volcano in question, we stochastically sample the following parameters:</w:t>
      </w:r>
    </w:p>
    <w:p w14:paraId="2C400CAB" w14:textId="77777777" w:rsidR="00A624CB" w:rsidRPr="00A624CB" w:rsidRDefault="00A624CB" w:rsidP="00A624CB">
      <w:pPr>
        <w:numPr>
          <w:ilvl w:val="0"/>
          <w:numId w:val="2"/>
        </w:numPr>
      </w:pPr>
      <w:r w:rsidRPr="00A624CB">
        <w:rPr>
          <w:b/>
          <w:bCs/>
        </w:rPr>
        <w:t>Bulk Volume</w:t>
      </w:r>
      <w:r w:rsidRPr="00A624CB">
        <w:t>: Defined by the VEI (Table 2).</w:t>
      </w:r>
    </w:p>
    <w:p w14:paraId="3032D9EF" w14:textId="77777777" w:rsidR="00A624CB" w:rsidRPr="00A624CB" w:rsidRDefault="00A624CB" w:rsidP="00A624CB">
      <w:pPr>
        <w:numPr>
          <w:ilvl w:val="0"/>
          <w:numId w:val="2"/>
        </w:numPr>
      </w:pPr>
      <w:r w:rsidRPr="00A624CB">
        <w:rPr>
          <w:b/>
          <w:bCs/>
        </w:rPr>
        <w:t>Total Erupted Mass (TEM)</w:t>
      </w:r>
      <w:r w:rsidRPr="00A624CB">
        <w:t>: Estimated by assuming a bulk density of tephra from the Independent Volcanic Eruption Source Parameter Archive (IVESPA) datasets. Bayesian techniques are applied to combine prior knowledge of density distributions with sampled evidence, resulting in posterior distributions for more accurate probabilistic mass estimates.</w:t>
      </w:r>
    </w:p>
    <w:p w14:paraId="29DF6930" w14:textId="77777777" w:rsidR="00A624CB" w:rsidRPr="00A624CB" w:rsidRDefault="00A624CB" w:rsidP="00A624CB">
      <w:pPr>
        <w:numPr>
          <w:ilvl w:val="0"/>
          <w:numId w:val="2"/>
        </w:numPr>
      </w:pPr>
      <w:r w:rsidRPr="00A624CB">
        <w:rPr>
          <w:b/>
          <w:bCs/>
        </w:rPr>
        <w:t>Mass Eruption Rate (MER)</w:t>
      </w:r>
      <w:r w:rsidRPr="00A624CB">
        <w:t xml:space="preserve">: Derived using Bayesian statistics and data from IVESPA </w:t>
      </w:r>
      <w:r w:rsidRPr="00A624CB">
        <w:fldChar w:fldCharType="begin"/>
      </w:r>
      <w:r w:rsidRPr="00A624CB">
        <w:instrText xml:space="preserve"> ADDIN ZOTERO_ITEM CSL_CITATION {"citationID":"7vza3lGz","properties":{"formattedCitation":"(Aubry et al., 2021, 2023)","plainCitation":"(Aubry et al., 2021, 2023)","noteIndex":0},"citationItems":[{"id":5425,"uris":["http://zotero.org/users/7472793/items/JSYBNBEG"],"itemData":{"id":5425,"type":"article-journal","abstract":"Eruptive column models are powerful tools for investigating the transport of volcanic gas and ash, reconstructing past explosive eruptions, and simulating future hazards. However, the evaluation of these models is challenging as it requires independent estimates of the main model inputs (e.g. mass eruption rate) and outputs (e.g. column height). There exists no database of independently estimated eruption source parameters (ESPs) that is extensive, standardized, maintained, and consensus-based. This paper introduces the Independent Volcanic Eruption Source Parameter Archive (IVESPA, ivespa.co.uk), a community effort endorsed by the International Association of Volcanology and Chemistry of the Earth’s Interior (IAVCEI) Commission on Tephra Hazard Modelling. We compiled data for 134 explosive eruptive events, spanning the 1902-2016 period, with independent estimates of: i) total erupted mass of fall deposits; ii) duration; iii) eruption column height; and iv) atmospheric conditions. Crucially, we distinguish plume top versus umbrella spreading height, and the height of ash versus sulphur dioxide injection. All parameter values provided have been vetted independently by at least two experts. Uncertainties are quantified systematically, including flags to describe the degree of interpretation of the literature required for each estimate. IVESPA also includes a range of additional parameters such as total grain size distribution, eruption style, morphology of the plume (weak versus strong), and mass contribution from pyroclastic density currents, where available. We discuss the future developments and potential applications of IVESPA and make recommendations for reporting ESPs to maximize their usability across different applications. IVESPA covers an unprecedented range of ESPs and can therefore be used to evaluate and develop eruptive column models across a wide range of conditions using a standardized dataset.","container-title":"Journal of Volcanology and Geothermal Research","DOI":"10.1016/j.jvolgeores.2021.107295","ISSN":"0377-0273","journalAbbreviation":"Journal of Volcanology and Geothermal Research","page":"107295","source":"ScienceDirect","title":"The Independent Volcanic Eruption Source Parameter Archive (IVESPA, version 1.0): A new observational database to support explosive eruptive column model validation and development","title-short":"The Independent Volcanic Eruption Source Parameter Archive (IVESPA, version 1.0)","URL":"https://www.sciencedirect.com/science/article/pii/S0377027321001244","volume":"417","author":[{"family":"Aubry","given":"Thomas J."},{"family":"Engwell","given":"Samantha"},{"family":"Bonadonna","given":"Costanza"},{"family":"Carazzo","given":"Guillaume"},{"family":"Scollo","given":"Simona"},{"family":"Van Eaton","given":"Alexa R."},{"family":"Taylor","given":"Isabelle A."},{"family":"Jessop","given":"David"},{"family":"Eychenne","given":"Julia"},{"family":"Gouhier","given":"Mathieu"},{"family":"Mastin","given":"Larry G."},{"family":"Wallace","given":"Kristi L."},{"family":"Biass","given":"Sébastien"},{"family":"Bursik","given":"Marcus"},{"family":"Grainger","given":"Roy G."},{"family":"Jellinek","given":"A. Mark"},{"family":"Schmidt","given":"Anja"}],"accessed":{"date-parts":[["2024",12,26]]},"issued":{"date-parts":[["2021",9,1]]}},"label":"page"},{"id":5428,"uris":["http://zotero.org/users/7472793/items/LZV4N65H"],"itemData":{"id":5428,"type":"article-journal","abstract":"Rapid and simple estimation of the mass eruption rate (MER) from column height is essential for real-time volcanic hazard management and reconstruction of past explosive eruptions. Using 134 eruptive events from the new Independent Volcanic Eruption Source Parameter Archive (IVESPA, v1.0), we explore empirical MER-height relationships for four measures of column height: spreading level, sulfur dioxide height, and top height from direct observations and as reconstructed from deposits. These relationships show significant differences and highlight limitations of empirical models currently used in operational and research applications. The roles of atmospheric stratification, wind, and humidity remain challenging to detect across the wide range of eruptive conditions spanned in IVESPA, ultimately resulting in empirical relationships outperforming analytical models that account for atmospheric conditions. This finding highlights challenges in constraining the MER-height relation using heterogeneous observations and empirical models, which reinforces the need for improved eruption source parameter data sets and physics-based models.","container-title":"Geophysical Research Letters","DOI":"10.1029/2022GL102633","ISSN":"1944-8007","issue":"14","language":"en","license":"© 2023. The Authors.","note":"_eprint: https://onlinelibrary.wiley.com/doi/pdf/10.1029/2022GL102633","page":"e2022GL102633","source":"Wiley Online Library","title":"New Insights Into the Relationship Between Mass Eruption Rate and Volcanic Column Height Based On the IVESPA Data Set","URL":"https://onlinelibrary.wiley.com/doi/abs/10.1029/2022GL102633","volume":"50","author":[{"family":"Aubry","given":"Thomas J."},{"family":"Engwell","given":"Samantha L."},{"family":"Bonadonna","given":"Costanza"},{"family":"Mastin","given":"Larry G."},{"family":"Carazzo","given":"Guillaume"},{"family":"Van Eaton","given":"Alexa R."},{"family":"Jessop","given":"David E."},{"family":"Grainger","given":"Roy G."},{"family":"Scollo","given":"Simona"},{"family":"Taylor","given":"Isabelle A."},{"family":"Jellinek","given":"A. Mark"},{"family":"Schmidt","given":"Anja"},{"family":"Biass","given":"Sébastien"},{"family":"Gouhier","given":"Mathieu"}],"accessed":{"date-parts":[["2024",12,26]]},"issued":{"date-parts":[["2023"]]}},"label":"page"}],"schema":"https://github.com/citation-style-language/schema/raw/master/csl-citation.json"} </w:instrText>
      </w:r>
      <w:r w:rsidRPr="00A624CB">
        <w:fldChar w:fldCharType="separate"/>
      </w:r>
      <w:r w:rsidRPr="00A624CB">
        <w:rPr>
          <w:lang w:val="en-GB"/>
        </w:rPr>
        <w:t>(Aubry et al., 2021, 2023)</w:t>
      </w:r>
      <w:r w:rsidRPr="00A624CB">
        <w:fldChar w:fldCharType="end"/>
      </w:r>
      <w:r w:rsidRPr="00A624CB">
        <w:t xml:space="preserve">, and </w:t>
      </w:r>
      <w:r w:rsidRPr="00A624CB">
        <w:fldChar w:fldCharType="begin"/>
      </w:r>
      <w:r w:rsidRPr="00A624CB">
        <w:instrText xml:space="preserve"> ADDIN ZOTERO_ITEM CSL_CITATION {"citationID":"z8RkZlD7","properties":{"formattedCitation":"(Mastin et al., 2009b, 2009a)","plainCitation":"(Mastin et al., 2009b, 2009a)","noteIndex":0},"citationItems":[{"id":5424,"uris":["http://zotero.org/users/7472793/items/TW3B8XSK"],"itemData":{"id":5424,"type":"report","language":"en","note":"collection-title: Open-File Report","number":"1133","page":"6","publisher":"U S Geological Survey open-file report","source":"https://pubs.usgs.gov/of/2009/1133/","title":"Preliminary Spreadsheet of Eruption Source  Parameters for Volcanoes of the World","author":[{"family":"Mastin","given":"L. G."},{"family":"Guffanti","given":"M"},{"family":"Ewert","given":"J. W."},{"family":"Spiegel","given":"J."}],"issued":{"date-parts":[["2009"]]}},"label":"page"},{"id":5450,"uris":["http://zotero.org/users/7472793/items/T663WWLA"],"itemData":{"id":5450,"type":"article-journal","abstract":"During volcanic eruptions, volcanic ash transport and dispersion models (VATDs) are used to forecast the location and movement of ash clouds over hours to days in order to define hazards to aircraft and to communities downwind. Those models use input parameters, called “eruption source parameters”, such as plume height H, mass eruption rate </w:instrText>
      </w:r>
      <w:r w:rsidRPr="00A624CB">
        <w:rPr>
          <w:rFonts w:ascii="Calibri" w:hAnsi="Calibri" w:cs="Calibri"/>
        </w:rPr>
        <w:instrText>Ṁ</w:instrText>
      </w:r>
      <w:r w:rsidRPr="00A624CB">
        <w:instrText xml:space="preserve">, duration D, and the mass fraction m63 of erupted debris finer than about 4ϕ or 63 μm, which can remain in the cloud for many hours or days. Observational constraints on the value of such parameters are frequently unavailable in the first minutes or hours after an eruption is detected. Moreover, observed plume height may change during an eruption, requiring rapid assignment of new parameters. This paper reports on a group effort to improve the accuracy of source parameters used by VATDs in the early hours of an eruption. We do so by first compiling a list of eruptions for which these parameters are well constrained, and then using these data to review and update previously studied parameter relationships. We find that the existing scatter in plots of H versus </w:instrText>
      </w:r>
      <w:r w:rsidRPr="00A624CB">
        <w:rPr>
          <w:rFonts w:ascii="Calibri" w:hAnsi="Calibri" w:cs="Calibri"/>
        </w:rPr>
        <w:instrText>Ṁ</w:instrText>
      </w:r>
      <w:r w:rsidRPr="00A624CB">
        <w:instrText xml:space="preserve"> yields an uncertainty within the 50% confidence interval of plus or minus a factor of four in eruption rate for a given plume height. This scatter is not clearly attributable to biases in measurement techniques or to well-recognized processes such as elutriation from pyroclastic flows. Sparse data on total grain-size distribution suggest that the mass fraction of fine debris m63 could vary by nearly two orders of magnitude between small basaltic eruptions (</w:instrText>
      </w:r>
      <w:r w:rsidRPr="00A624CB">
        <w:rPr>
          <w:rFonts w:ascii="Cambria Math" w:hAnsi="Cambria Math" w:cs="Cambria Math"/>
        </w:rPr>
        <w:instrText>∼</w:instrText>
      </w:r>
      <w:r w:rsidRPr="00A624CB">
        <w:instrText xml:space="preserve">0.01) and large silicic ones (&gt;0.5). We classify eleven eruption types; four types each for different sizes of silicic and mafic eruptions; submarine eruptions; “brief” or Vulcanian eruptions; and eruptions that generate co-ignimbrite or co-pyroclastic flow plumes. For each eruption type we assign source parameters. We then assign a characteristic eruption type to each of the world's </w:instrText>
      </w:r>
      <w:r w:rsidRPr="00A624CB">
        <w:rPr>
          <w:rFonts w:ascii="Cambria Math" w:hAnsi="Cambria Math" w:cs="Cambria Math"/>
        </w:rPr>
        <w:instrText>∼</w:instrText>
      </w:r>
      <w:r w:rsidRPr="00A624CB">
        <w:instrText xml:space="preserve">1500 Holocene volcanoes. These eruption types and associated parameters can be used for ash-cloud modeling in the event of an eruption, when no observational constraints on these parameters are available.","collection-title":"Improved Prediction and Tracking of Volcanic Ash Clouds","container-title":"Journal of Volcanology and Geothermal Research","DOI":"10.1016/j.jvolgeores.2009.01.008","ISSN":"0377-0273","issue":"1","journalAbbreviation":"Journal of Volcanology and Geothermal Research","page":"10-21","source":"ScienceDirect","title":"A multidisciplinary effort to assign realistic source parameters to models of volcanic ash-cloud transport and dispersion during eruptions","URL":"https://www.sciencedirect.com/science/article/pii/S0377027309000146","volume":"186","author":[{"family":"Mastin","given":"L. G."},{"family":"Guffanti","given":"M."},{"family":"Servranckx","given":"R."},{"family":"Webley","given":"P."},{"family":"Barsotti","given":"S."},{"family":"Dean","given":"K."},{"family":"Durant","given":"A."},{"family":"Ewert","given":"J. W."},{"family":"Neri","given":"A."},{"family":"Rose","given":"W. I."},{"family":"Schneider","given":"D."},{"family":"Siebert","given":"L."},{"family":"Stunder","given":"B."},{"family":"Swanson","given":"G."},{"family":"Tupper","given":"A."},{"family":"Volentik","given":"A."},{"family":"Waythomas","given":"C. F."}],"accessed":{"date-parts":[["2024",12,31]]},"issued":{"date-parts":[["2009",9,30]]}},"label":"page"}],"schema":"https://github.com/citation-style-language/schema/raw/master/csl-citation.json"} </w:instrText>
      </w:r>
      <w:r w:rsidRPr="00A624CB">
        <w:fldChar w:fldCharType="separate"/>
      </w:r>
      <w:r w:rsidRPr="00A624CB">
        <w:rPr>
          <w:lang w:val="en-GB"/>
        </w:rPr>
        <w:t>(Mastin et al., 2009b, 2009a)</w:t>
      </w:r>
      <w:r w:rsidRPr="00A624CB">
        <w:fldChar w:fldCharType="end"/>
      </w:r>
    </w:p>
    <w:p w14:paraId="7AD31539" w14:textId="77777777" w:rsidR="00A624CB" w:rsidRPr="00A624CB" w:rsidRDefault="00A624CB" w:rsidP="00A624CB">
      <w:pPr>
        <w:numPr>
          <w:ilvl w:val="0"/>
          <w:numId w:val="2"/>
        </w:numPr>
      </w:pPr>
      <w:r w:rsidRPr="00A624CB">
        <w:rPr>
          <w:b/>
          <w:bCs/>
        </w:rPr>
        <w:t>Duration</w:t>
      </w:r>
      <w:r w:rsidRPr="00A624CB">
        <w:t>: Calculated as a function of TEM divided by MER.</w:t>
      </w:r>
    </w:p>
    <w:p w14:paraId="0EE23428" w14:textId="77777777" w:rsidR="00A624CB" w:rsidRPr="00A624CB" w:rsidRDefault="00A624CB" w:rsidP="00A624CB">
      <w:pPr>
        <w:numPr>
          <w:ilvl w:val="0"/>
          <w:numId w:val="2"/>
        </w:numPr>
      </w:pPr>
      <w:r w:rsidRPr="00A624CB">
        <w:rPr>
          <w:b/>
          <w:bCs/>
        </w:rPr>
        <w:t>Plume Height</w:t>
      </w:r>
      <w:r w:rsidRPr="00A624CB">
        <w:t>: Estimated from MER using Bayesian statistical models based on empirical relationships between plume height and MER.</w:t>
      </w:r>
    </w:p>
    <w:p w14:paraId="16F78D2B" w14:textId="77777777" w:rsidR="00A624CB" w:rsidRPr="00A624CB" w:rsidRDefault="00A624CB" w:rsidP="00A624CB">
      <w:pPr>
        <w:numPr>
          <w:ilvl w:val="0"/>
          <w:numId w:val="2"/>
        </w:numPr>
      </w:pPr>
      <w:r w:rsidRPr="00A624CB">
        <w:rPr>
          <w:b/>
          <w:bCs/>
        </w:rPr>
        <w:t>Mass fraction rate of fine debris</w:t>
      </w:r>
      <w:r w:rsidRPr="00A624CB">
        <w:t xml:space="preserve">: Estimated from MER using Bayesian statistical models based on empirical relationships between Mass fraction rate of fine debris and MER. </w:t>
      </w:r>
    </w:p>
    <w:p w14:paraId="31EF6BA9" w14:textId="77777777" w:rsidR="00A624CB" w:rsidRPr="00A624CB" w:rsidRDefault="00A624CB" w:rsidP="00A624CB">
      <w:r w:rsidRPr="00A624CB">
        <w:t xml:space="preserve">Additionally, we have developed a scraping tool to download VONA reports from the Tokyo VAAC website, given the name of the volcano and the timeframe under consideration. </w:t>
      </w:r>
    </w:p>
    <w:p w14:paraId="4901FF58" w14:textId="77777777" w:rsidR="00A624CB" w:rsidRPr="00A624CB" w:rsidRDefault="00A624CB" w:rsidP="00A624CB"/>
    <w:p w14:paraId="6CADC1B6" w14:textId="25FBB511" w:rsidR="00A624CB" w:rsidRPr="00A624CB" w:rsidRDefault="00A624CB" w:rsidP="00A624CB">
      <w:pPr>
        <w:rPr>
          <w:lang w:val="en-GB"/>
        </w:rPr>
      </w:pPr>
      <w:r w:rsidRPr="00A624CB">
        <w:rPr>
          <w:lang w:val="en-GB"/>
        </w:rPr>
        <w:t xml:space="preserve">All code is available with readmes on </w:t>
      </w:r>
      <w:r w:rsidR="008B7EA6" w:rsidRPr="00A624CB">
        <w:rPr>
          <w:lang w:val="en-GB"/>
        </w:rPr>
        <w:t>GitHub</w:t>
      </w:r>
      <w:r w:rsidRPr="00A624CB">
        <w:rPr>
          <w:lang w:val="en-GB"/>
        </w:rPr>
        <w:t xml:space="preserve">: </w:t>
      </w:r>
      <w:hyperlink r:id="rId10" w:history="1">
        <w:r w:rsidR="0035389B" w:rsidRPr="00E11A9D">
          <w:rPr>
            <w:rStyle w:val="Hyperlink"/>
            <w:lang w:val="en-GB"/>
          </w:rPr>
          <w:t>https://github.com/vharg/Eruption-Source-Parameters/tree/main</w:t>
        </w:r>
      </w:hyperlink>
      <w:r w:rsidR="0035389B">
        <w:rPr>
          <w:lang w:val="en-GB"/>
        </w:rPr>
        <w:t xml:space="preserve"> </w:t>
      </w:r>
    </w:p>
    <w:p w14:paraId="60ED4ECA" w14:textId="77777777" w:rsidR="00A624CB" w:rsidRPr="00A624CB" w:rsidRDefault="00A624CB" w:rsidP="00A624CB">
      <w:pPr>
        <w:rPr>
          <w:lang w:val="en-GB"/>
        </w:rPr>
      </w:pPr>
    </w:p>
    <w:p w14:paraId="0AF475FA" w14:textId="77777777" w:rsidR="00A624CB" w:rsidRPr="00A624CB" w:rsidRDefault="00A624CB" w:rsidP="00A624CB">
      <w:pPr>
        <w:rPr>
          <w:b/>
          <w:bCs/>
          <w:lang w:val="en-GB"/>
        </w:rPr>
      </w:pPr>
      <w:r w:rsidRPr="00A624CB">
        <w:rPr>
          <w:b/>
          <w:bCs/>
          <w:lang w:val="en-GB"/>
        </w:rPr>
        <w:t>Step 1: Parse location and volcano name</w:t>
      </w:r>
    </w:p>
    <w:p w14:paraId="5F5E9C16" w14:textId="77777777" w:rsidR="00A624CB" w:rsidRPr="00A624CB" w:rsidRDefault="00A624CB" w:rsidP="00A624CB">
      <w:r w:rsidRPr="00A624CB">
        <w:t xml:space="preserve">A Python script has been developed to automate the real-time collection and processing of Volcanic Ash Advisory (VAA) notifications. The script is implemented as a class named </w:t>
      </w:r>
      <w:proofErr w:type="spellStart"/>
      <w:r w:rsidRPr="00A624CB">
        <w:t>VEP_TVAAC_VAAText</w:t>
      </w:r>
      <w:proofErr w:type="spellEnd"/>
      <w:r w:rsidRPr="00A624CB">
        <w:t>, specifically designed to scrape and analyze data from the Tokyo Volcanic Ash Advisory Centre (TVAAC).</w:t>
      </w:r>
    </w:p>
    <w:p w14:paraId="4B96CE89" w14:textId="77777777" w:rsidR="00A624CB" w:rsidRPr="00A624CB" w:rsidRDefault="00A624CB" w:rsidP="00A624CB">
      <w:r w:rsidRPr="00A624CB">
        <w:t>The primary functionalities of this class include:</w:t>
      </w:r>
    </w:p>
    <w:p w14:paraId="737E2FBD" w14:textId="77777777" w:rsidR="00A624CB" w:rsidRPr="00A624CB" w:rsidRDefault="00A624CB" w:rsidP="00A624CB">
      <w:pPr>
        <w:numPr>
          <w:ilvl w:val="0"/>
          <w:numId w:val="3"/>
        </w:numPr>
      </w:pPr>
      <w:r w:rsidRPr="00A624CB">
        <w:t>Extracting HTML tables from the advisory webpage.</w:t>
      </w:r>
    </w:p>
    <w:p w14:paraId="4AFA5AEC" w14:textId="77777777" w:rsidR="00A624CB" w:rsidRPr="00A624CB" w:rsidRDefault="00A624CB" w:rsidP="00A624CB">
      <w:pPr>
        <w:numPr>
          <w:ilvl w:val="0"/>
          <w:numId w:val="3"/>
        </w:numPr>
      </w:pPr>
      <w:r w:rsidRPr="00A624CB">
        <w:t>Identifying and retrieving relevant notifications.</w:t>
      </w:r>
    </w:p>
    <w:p w14:paraId="017EF3EB" w14:textId="77777777" w:rsidR="00A624CB" w:rsidRPr="00A624CB" w:rsidRDefault="00A624CB" w:rsidP="00A624CB">
      <w:pPr>
        <w:numPr>
          <w:ilvl w:val="0"/>
          <w:numId w:val="3"/>
        </w:numPr>
      </w:pPr>
      <w:r w:rsidRPr="00A624CB">
        <w:t>Processing the data to derive meaningful insights.</w:t>
      </w:r>
    </w:p>
    <w:p w14:paraId="7E602C39" w14:textId="77777777" w:rsidR="00A624CB" w:rsidRPr="00A624CB" w:rsidRDefault="00A624CB" w:rsidP="00A624CB">
      <w:pPr>
        <w:numPr>
          <w:ilvl w:val="0"/>
          <w:numId w:val="3"/>
        </w:numPr>
      </w:pPr>
      <w:r w:rsidRPr="00A624CB">
        <w:t>Saving the results in structured formats such as CSV and raw text files.</w:t>
      </w:r>
    </w:p>
    <w:p w14:paraId="4A8D8D34" w14:textId="77777777" w:rsidR="00A624CB" w:rsidRPr="00A624CB" w:rsidRDefault="00A624CB" w:rsidP="00A624CB">
      <w:r w:rsidRPr="00A624CB">
        <w:t>These capabilities ensure that users can efficiently access, store, and utilize VAA information for further analysis.</w:t>
      </w:r>
    </w:p>
    <w:p w14:paraId="336EEB11" w14:textId="77777777" w:rsidR="00A624CB" w:rsidRPr="00A624CB" w:rsidRDefault="00A624CB" w:rsidP="00A624CB">
      <w:r w:rsidRPr="00A624CB">
        <w:t xml:space="preserve">In addition to general data collection, the script offers advanced search capabilities, enabling users to filter and extract specific details from VAA reports. This includes information such as </w:t>
      </w:r>
      <w:r w:rsidRPr="00A624CB">
        <w:lastRenderedPageBreak/>
        <w:t>the volcano's name, geographic coordinates, and observed ash cloud height (if provided in the advisories).</w:t>
      </w:r>
    </w:p>
    <w:p w14:paraId="413CC996" w14:textId="77777777" w:rsidR="00A624CB" w:rsidRPr="00A624CB" w:rsidRDefault="00A624CB" w:rsidP="00A624CB">
      <w:r w:rsidRPr="00A624CB">
        <w:t>The next phase involves using the volcano's name to estimate its most probable Volcanic Explosivity Index (VEI). This will be achieved by leveraging data from Whelley et al. (2015), which provides annual VEI probabilities for over 750 volcanoes in Southeast Asia.</w:t>
      </w:r>
    </w:p>
    <w:p w14:paraId="540E543C" w14:textId="77777777" w:rsidR="00A624CB" w:rsidRPr="00A624CB" w:rsidRDefault="00A624CB" w:rsidP="00A624CB"/>
    <w:p w14:paraId="44C26C58" w14:textId="729344D5" w:rsidR="00A624CB" w:rsidRPr="00A624CB" w:rsidRDefault="00A624CB" w:rsidP="00A624CB"/>
    <w:p w14:paraId="71C3510B" w14:textId="5AE5C139" w:rsidR="00A624CB" w:rsidRPr="00A624CB" w:rsidRDefault="00A624CB" w:rsidP="00A624CB">
      <w:pPr>
        <w:rPr>
          <w:b/>
          <w:bCs/>
          <w:lang w:val="en-GB"/>
        </w:rPr>
      </w:pPr>
      <w:r w:rsidRPr="00A624CB">
        <w:rPr>
          <w:b/>
          <w:bCs/>
          <w:lang w:val="en-GB"/>
        </w:rPr>
        <w:t>Step 2: Calculate weighted VEI using Whelley et al. 2015</w:t>
      </w:r>
    </w:p>
    <w:p w14:paraId="6D091478" w14:textId="6A20407B" w:rsidR="00A624CB" w:rsidRPr="00A624CB" w:rsidRDefault="00A624CB" w:rsidP="00A624CB">
      <w:r w:rsidRPr="00A624CB">
        <w:t>Once the location and name of a volcano are identified, this information will be integrated with the Whelley et al. (2015) database. By matching the volcano names extracted from the Volcanic Ash Advisories (VAAs) with entries in the database, the script will cross-reference the data to determine the most probable VEI for each identified volcano.</w:t>
      </w:r>
    </w:p>
    <w:p w14:paraId="10633B01" w14:textId="11E8E354" w:rsidR="00A624CB" w:rsidRPr="00A624CB" w:rsidRDefault="00A2641D" w:rsidP="00A624CB">
      <w:r>
        <w:rPr>
          <w:noProof/>
        </w:rPr>
        <mc:AlternateContent>
          <mc:Choice Requires="wps">
            <w:drawing>
              <wp:anchor distT="0" distB="0" distL="114300" distR="114300" simplePos="0" relativeHeight="251670528" behindDoc="0" locked="0" layoutInCell="1" allowOverlap="1" wp14:anchorId="48D9B1A5" wp14:editId="65665B2B">
                <wp:simplePos x="0" y="0"/>
                <wp:positionH relativeFrom="column">
                  <wp:posOffset>707362</wp:posOffset>
                </wp:positionH>
                <wp:positionV relativeFrom="paragraph">
                  <wp:posOffset>4425647</wp:posOffset>
                </wp:positionV>
                <wp:extent cx="3522345" cy="635"/>
                <wp:effectExtent l="0" t="0" r="1905" b="635"/>
                <wp:wrapTopAndBottom/>
                <wp:docPr id="242089460" name="Text Box 1"/>
                <wp:cNvGraphicFramePr/>
                <a:graphic xmlns:a="http://schemas.openxmlformats.org/drawingml/2006/main">
                  <a:graphicData uri="http://schemas.microsoft.com/office/word/2010/wordprocessingShape">
                    <wps:wsp>
                      <wps:cNvSpPr txBox="1"/>
                      <wps:spPr>
                        <a:xfrm>
                          <a:off x="0" y="0"/>
                          <a:ext cx="3522345" cy="635"/>
                        </a:xfrm>
                        <a:prstGeom prst="rect">
                          <a:avLst/>
                        </a:prstGeom>
                        <a:solidFill>
                          <a:prstClr val="white"/>
                        </a:solidFill>
                        <a:ln>
                          <a:noFill/>
                        </a:ln>
                      </wps:spPr>
                      <wps:txbx>
                        <w:txbxContent>
                          <w:p w14:paraId="16DF1695" w14:textId="3F8EF30C" w:rsidR="00A624CB" w:rsidRPr="009A433C" w:rsidRDefault="00A624CB" w:rsidP="00A624CB">
                            <w:pPr>
                              <w:pStyle w:val="Caption"/>
                              <w:jc w:val="center"/>
                              <w:rPr>
                                <w:rFonts w:eastAsiaTheme="minorHAnsi"/>
                                <w:sz w:val="22"/>
                                <w:szCs w:val="22"/>
                              </w:rPr>
                            </w:pPr>
                            <w:r>
                              <w:t xml:space="preserve">Figure </w:t>
                            </w:r>
                            <w:r>
                              <w:fldChar w:fldCharType="begin"/>
                            </w:r>
                            <w:r>
                              <w:instrText xml:space="preserve"> SEQ Figure \* ARABIC </w:instrText>
                            </w:r>
                            <w:r>
                              <w:fldChar w:fldCharType="separate"/>
                            </w:r>
                            <w:r w:rsidR="0058294B">
                              <w:rPr>
                                <w:noProof/>
                              </w:rPr>
                              <w:t>1</w:t>
                            </w:r>
                            <w:r>
                              <w:fldChar w:fldCharType="end"/>
                            </w:r>
                            <w:r>
                              <w:t xml:space="preserve">. </w:t>
                            </w:r>
                            <w:r w:rsidRPr="00A624CB">
                              <w:t>Show customized information retrieved from VAA report and weighting VEI based on Whelley et al., 2015 database of volcanoes for Southeast Asia region. More detailed output can be found on the GitHub page inside folder named VAA_tex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8D9B1A5" id="_x0000_t202" coordsize="21600,21600" o:spt="202" path="m,l,21600r21600,l21600,xe">
                <v:stroke joinstyle="miter"/>
                <v:path gradientshapeok="t" o:connecttype="rect"/>
              </v:shapetype>
              <v:shape id="Text Box 1" o:spid="_x0000_s1026" type="#_x0000_t202" style="position:absolute;margin-left:55.7pt;margin-top:348.5pt;width:277.35pt;height:.0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" stroked="f">
                <v:textbox style="mso-fit-shape-to-text:t" inset="0,0,0,0">
                  <w:txbxContent>
                    <w:p w14:paraId="16DF1695" w14:textId="3F8EF30C" w:rsidR="00A624CB" w:rsidRPr="009A433C" w:rsidRDefault="00A624CB" w:rsidP="00A624CB">
                      <w:pPr>
                        <w:pStyle w:val="Caption"/>
                        <w:jc w:val="center"/>
                        <w:rPr>
                          <w:rFonts w:eastAsiaTheme="minorHAnsi"/>
                          <w:sz w:val="22"/>
                          <w:szCs w:val="22"/>
                        </w:rPr>
                      </w:pPr>
                      <w:r>
                        <w:t xml:space="preserve">Figure </w:t>
                      </w:r>
                      <w:r>
                        <w:fldChar w:fldCharType="begin"/>
                      </w:r>
                      <w:r>
                        <w:instrText xml:space="preserve"> SEQ Figure \* ARABIC </w:instrText>
                      </w:r>
                      <w:r>
                        <w:fldChar w:fldCharType="separate"/>
                      </w:r>
                      <w:r w:rsidR="0058294B">
                        <w:rPr>
                          <w:noProof/>
                        </w:rPr>
                        <w:t>1</w:t>
                      </w:r>
                      <w:r>
                        <w:fldChar w:fldCharType="end"/>
                      </w:r>
                      <w:r>
                        <w:t xml:space="preserve">. </w:t>
                      </w:r>
                      <w:r w:rsidRPr="00A624CB">
                        <w:t>Show customized information retrieved from VAA report and weighting VEI based on Whelley et al., 2015 database of volcanoes for Southeast Asia region. More detailed output can be found on the GitHub page inside folder named VAA_texts.</w:t>
                      </w:r>
                    </w:p>
                  </w:txbxContent>
                </v:textbox>
                <w10:wrap type="topAndBottom"/>
              </v:shape>
            </w:pict>
          </mc:Fallback>
        </mc:AlternateContent>
      </w:r>
      <w:r w:rsidRPr="00A2641D">
        <w:rPr>
          <w:lang w:val="en-GB"/>
        </w:rPr>
        <w:drawing>
          <wp:anchor distT="0" distB="0" distL="114300" distR="114300" simplePos="0" relativeHeight="251674624" behindDoc="0" locked="0" layoutInCell="1" allowOverlap="1" wp14:anchorId="409281BA" wp14:editId="489DBE3D">
            <wp:simplePos x="0" y="0"/>
            <wp:positionH relativeFrom="column">
              <wp:posOffset>-549634</wp:posOffset>
            </wp:positionH>
            <wp:positionV relativeFrom="paragraph">
              <wp:posOffset>545162</wp:posOffset>
            </wp:positionV>
            <wp:extent cx="6635115" cy="897890"/>
            <wp:effectExtent l="0" t="0" r="0" b="0"/>
            <wp:wrapTopAndBottom/>
            <wp:docPr id="930730483" name="Picture 1" descr="A close-up of a colo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0730483" name="Picture 1" descr="A close-up of a colo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35115" cy="897890"/>
                    </a:xfrm>
                    <a:prstGeom prst="rect">
                      <a:avLst/>
                    </a:prstGeom>
                  </pic:spPr>
                </pic:pic>
              </a:graphicData>
            </a:graphic>
            <wp14:sizeRelH relativeFrom="margin">
              <wp14:pctWidth>0</wp14:pctWidth>
            </wp14:sizeRelH>
            <wp14:sizeRelV relativeFrom="margin">
              <wp14:pctHeight>0</wp14:pctHeight>
            </wp14:sizeRelV>
          </wp:anchor>
        </w:drawing>
      </w:r>
      <w:r w:rsidR="00A624CB" w:rsidRPr="00A624CB">
        <w:t>This information is crucial for assessing potential eruption scenarios, as the VEI is a key indicator of an eruption's magnitude, encompassing parameters such as the volume of erupted material.</w:t>
      </w:r>
    </w:p>
    <w:p w14:paraId="4A9CF0E8" w14:textId="332E4A65" w:rsidR="00A624CB" w:rsidRPr="00A2641D" w:rsidRDefault="00A624CB" w:rsidP="00A2641D">
      <w:pPr>
        <w:rPr>
          <w:lang w:val="en-GB"/>
        </w:rPr>
      </w:pPr>
      <w:r w:rsidRPr="00A624CB">
        <w:rPr>
          <w:lang w:val="en-GB"/>
        </w:rPr>
        <w:t xml:space="preserve"> </w:t>
      </w:r>
      <w:r w:rsidR="001E2402" w:rsidRPr="00A624CB">
        <w:rPr>
          <w:noProof/>
        </w:rPr>
        <w:drawing>
          <wp:anchor distT="0" distB="0" distL="114300" distR="114300" simplePos="0" relativeHeight="251659264" behindDoc="0" locked="0" layoutInCell="1" allowOverlap="1" wp14:anchorId="44A6B3B5" wp14:editId="008D1A03">
            <wp:simplePos x="0" y="0"/>
            <wp:positionH relativeFrom="column">
              <wp:posOffset>723265</wp:posOffset>
            </wp:positionH>
            <wp:positionV relativeFrom="page">
              <wp:posOffset>5215255</wp:posOffset>
            </wp:positionV>
            <wp:extent cx="3195955" cy="2847340"/>
            <wp:effectExtent l="0" t="0" r="4445" b="0"/>
            <wp:wrapTopAndBottom/>
            <wp:docPr id="918486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48640"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3195955" cy="2847340"/>
                    </a:xfrm>
                    <a:prstGeom prst="rect">
                      <a:avLst/>
                    </a:prstGeom>
                  </pic:spPr>
                </pic:pic>
              </a:graphicData>
            </a:graphic>
            <wp14:sizeRelV relativeFrom="margin">
              <wp14:pctHeight>0</wp14:pctHeight>
            </wp14:sizeRelV>
          </wp:anchor>
        </w:drawing>
      </w:r>
    </w:p>
    <w:p w14:paraId="01D2D22C" w14:textId="77777777" w:rsidR="00A624CB" w:rsidRPr="00A624CB" w:rsidRDefault="00A624CB" w:rsidP="00A624CB">
      <w:pPr>
        <w:rPr>
          <w:lang w:val="en-GB"/>
        </w:rPr>
      </w:pPr>
      <w:r w:rsidRPr="00A624CB">
        <w:rPr>
          <w:lang w:val="en-GB"/>
        </w:rPr>
        <w:t xml:space="preserve"> </w:t>
      </w:r>
    </w:p>
    <w:p w14:paraId="40AF0708" w14:textId="77777777" w:rsidR="00A624CB" w:rsidRDefault="00A624CB" w:rsidP="00A624CB">
      <w:pPr>
        <w:rPr>
          <w:lang w:val="en-GB"/>
        </w:rPr>
      </w:pPr>
    </w:p>
    <w:p w14:paraId="0FD585F4" w14:textId="637122F7" w:rsidR="00A624CB" w:rsidRPr="00A624CB" w:rsidRDefault="00A624CB" w:rsidP="00A624CB">
      <w:pPr>
        <w:rPr>
          <w:b/>
          <w:bCs/>
          <w:lang w:val="en-GB"/>
        </w:rPr>
      </w:pPr>
      <w:r w:rsidRPr="00A624CB">
        <w:rPr>
          <w:b/>
          <w:bCs/>
          <w:lang w:val="en-GB"/>
        </w:rPr>
        <w:lastRenderedPageBreak/>
        <w:t>Steps 3 and 4: Estimate Total Volume and Total Erupted Mass (TEM)</w:t>
      </w:r>
    </w:p>
    <w:p w14:paraId="0D809C51" w14:textId="77777777" w:rsidR="00A624CB" w:rsidRPr="00A624CB" w:rsidRDefault="00A624CB" w:rsidP="00A624CB">
      <w:r w:rsidRPr="00A624CB">
        <w:t>Once the potential Volcanic Explosivity Index (VEI) for the target volcano is identified, the assessment is based on well-documented historical volcanoes with known VEI levels and accurately reported total erupted volumes. This approach utilizes historical eruption data to establish a robust foundation for estimating volcanic outputs.</w:t>
      </w:r>
    </w:p>
    <w:p w14:paraId="19F97C29" w14:textId="4F511208" w:rsidR="00A624CB" w:rsidRPr="00A624CB" w:rsidRDefault="00A624CB" w:rsidP="00A624CB">
      <w:r w:rsidRPr="00A624CB">
        <w:t xml:space="preserve">Using this information, we calculated erupted volumes to produce both </w:t>
      </w:r>
      <w:r w:rsidR="00970B42">
        <w:t>empirical</w:t>
      </w:r>
      <w:r w:rsidRPr="00A624CB">
        <w:t xml:space="preserve"> and probabilistic estimates. </w:t>
      </w:r>
      <w:r w:rsidR="00970B42">
        <w:t>Empirical</w:t>
      </w:r>
      <w:r w:rsidRPr="00A624CB">
        <w:t xml:space="preserve"> volumes are directly derived from historical data of similar volcanoes, providing a clear baseline for comparison. Probabilistic volumes, on the other hand, are generated using advanced statistical methods that account for uncertainties and natural variability in eruption volumes.</w:t>
      </w:r>
    </w:p>
    <w:p w14:paraId="131CF53B" w14:textId="77777777" w:rsidR="00A624CB" w:rsidRPr="00A624CB" w:rsidRDefault="00A624CB" w:rsidP="00A624CB"/>
    <w:p w14:paraId="58F8A516" w14:textId="77777777" w:rsidR="00A624CB" w:rsidRPr="00A624CB" w:rsidRDefault="00A624CB" w:rsidP="00A624CB">
      <w:pPr>
        <w:rPr>
          <w:i/>
          <w:iCs/>
          <w:lang w:val="en-GB"/>
        </w:rPr>
      </w:pPr>
      <w:r w:rsidRPr="00A624CB">
        <w:rPr>
          <w:i/>
          <w:iCs/>
          <w:lang w:val="en-GB"/>
        </w:rPr>
        <w:t xml:space="preserve">Table </w:t>
      </w:r>
      <w:r w:rsidRPr="00A624CB">
        <w:rPr>
          <w:i/>
          <w:iCs/>
          <w:lang w:val="en-GB"/>
        </w:rPr>
        <w:fldChar w:fldCharType="begin"/>
      </w:r>
      <w:r w:rsidRPr="00A624CB">
        <w:rPr>
          <w:i/>
          <w:iCs/>
          <w:lang w:val="en-GB"/>
        </w:rPr>
        <w:instrText xml:space="preserve"> SEQ Table \* ARABIC </w:instrText>
      </w:r>
      <w:r w:rsidRPr="00A624CB">
        <w:rPr>
          <w:i/>
          <w:iCs/>
          <w:lang w:val="en-GB"/>
        </w:rPr>
        <w:fldChar w:fldCharType="separate"/>
      </w:r>
      <w:r w:rsidRPr="00A624CB">
        <w:rPr>
          <w:i/>
          <w:iCs/>
          <w:lang w:val="en-GB"/>
        </w:rPr>
        <w:t>2</w:t>
      </w:r>
      <w:r w:rsidRPr="00A624CB">
        <w:fldChar w:fldCharType="end"/>
      </w:r>
      <w:r w:rsidRPr="00A624CB">
        <w:rPr>
          <w:i/>
          <w:iCs/>
          <w:lang w:val="en-GB"/>
        </w:rPr>
        <w:t xml:space="preserve">. </w:t>
      </w:r>
      <w:r w:rsidRPr="00A624CB">
        <w:rPr>
          <w:i/>
          <w:iCs/>
          <w:lang w:val="en-US"/>
        </w:rPr>
        <w:t xml:space="preserve">VEI Eruption Volumes with References </w:t>
      </w:r>
    </w:p>
    <w:tbl>
      <w:tblPr>
        <w:tblStyle w:val="TableGrid"/>
        <w:tblW w:w="0" w:type="auto"/>
        <w:tblLook w:val="04A0" w:firstRow="1" w:lastRow="0" w:firstColumn="1" w:lastColumn="0" w:noHBand="0" w:noVBand="1"/>
      </w:tblPr>
      <w:tblGrid>
        <w:gridCol w:w="525"/>
        <w:gridCol w:w="1152"/>
        <w:gridCol w:w="1918"/>
        <w:gridCol w:w="5421"/>
      </w:tblGrid>
      <w:tr w:rsidR="00A624CB" w:rsidRPr="00A624CB" w14:paraId="09CA6848" w14:textId="77777777" w:rsidTr="0042488D">
        <w:trPr>
          <w:trHeight w:val="659"/>
        </w:trPr>
        <w:tc>
          <w:tcPr>
            <w:tcW w:w="0" w:type="auto"/>
            <w:vAlign w:val="center"/>
          </w:tcPr>
          <w:p w14:paraId="55E20FDD" w14:textId="77777777" w:rsidR="00A624CB" w:rsidRPr="00A624CB" w:rsidRDefault="00A624CB" w:rsidP="00A624CB">
            <w:pPr>
              <w:spacing w:after="160" w:line="259" w:lineRule="auto"/>
              <w:rPr>
                <w:lang w:val="en-US"/>
              </w:rPr>
            </w:pPr>
            <w:r w:rsidRPr="00A624CB">
              <w:rPr>
                <w:lang w:val="en-US"/>
              </w:rPr>
              <w:t>VEI</w:t>
            </w:r>
          </w:p>
        </w:tc>
        <w:tc>
          <w:tcPr>
            <w:tcW w:w="0" w:type="auto"/>
            <w:vAlign w:val="center"/>
          </w:tcPr>
          <w:p w14:paraId="5C876714" w14:textId="77777777" w:rsidR="00A624CB" w:rsidRPr="00A624CB" w:rsidRDefault="00A624CB" w:rsidP="00A624CB">
            <w:pPr>
              <w:spacing w:after="160" w:line="259" w:lineRule="auto"/>
              <w:rPr>
                <w:lang w:val="en-US"/>
              </w:rPr>
            </w:pPr>
            <w:r w:rsidRPr="00A624CB">
              <w:rPr>
                <w:lang w:val="en-US"/>
              </w:rPr>
              <w:t>Best Estimate Volume (km³)</w:t>
            </w:r>
          </w:p>
        </w:tc>
        <w:tc>
          <w:tcPr>
            <w:tcW w:w="0" w:type="auto"/>
            <w:vAlign w:val="center"/>
          </w:tcPr>
          <w:p w14:paraId="518A4348" w14:textId="77777777" w:rsidR="00A624CB" w:rsidRPr="00A624CB" w:rsidRDefault="00A624CB" w:rsidP="00A624CB">
            <w:pPr>
              <w:spacing w:after="160" w:line="259" w:lineRule="auto"/>
              <w:rPr>
                <w:lang w:val="en-US"/>
              </w:rPr>
            </w:pPr>
            <w:r w:rsidRPr="00A624CB">
              <w:rPr>
                <w:lang w:val="en-US"/>
              </w:rPr>
              <w:t>Example Eruption</w:t>
            </w:r>
          </w:p>
        </w:tc>
        <w:tc>
          <w:tcPr>
            <w:tcW w:w="0" w:type="auto"/>
            <w:vAlign w:val="center"/>
          </w:tcPr>
          <w:p w14:paraId="4043F2E7" w14:textId="77777777" w:rsidR="00A624CB" w:rsidRPr="00A624CB" w:rsidRDefault="00A624CB" w:rsidP="00A624CB">
            <w:pPr>
              <w:spacing w:after="160" w:line="259" w:lineRule="auto"/>
              <w:rPr>
                <w:lang w:val="en-US"/>
              </w:rPr>
            </w:pPr>
            <w:r w:rsidRPr="00A624CB">
              <w:rPr>
                <w:lang w:val="en-US"/>
              </w:rPr>
              <w:t>Reference</w:t>
            </w:r>
          </w:p>
        </w:tc>
      </w:tr>
      <w:tr w:rsidR="00A624CB" w:rsidRPr="00A624CB" w14:paraId="5C1FAA9D" w14:textId="77777777" w:rsidTr="0042488D">
        <w:trPr>
          <w:trHeight w:val="915"/>
        </w:trPr>
        <w:tc>
          <w:tcPr>
            <w:tcW w:w="0" w:type="auto"/>
            <w:vAlign w:val="center"/>
          </w:tcPr>
          <w:p w14:paraId="350F35E6" w14:textId="77777777" w:rsidR="00A624CB" w:rsidRPr="00A624CB" w:rsidRDefault="00A624CB" w:rsidP="00A624CB">
            <w:pPr>
              <w:spacing w:after="160" w:line="259" w:lineRule="auto"/>
              <w:rPr>
                <w:lang w:val="en-US"/>
              </w:rPr>
            </w:pPr>
            <w:r w:rsidRPr="00A624CB">
              <w:rPr>
                <w:lang w:val="en-US"/>
              </w:rPr>
              <w:t>0</w:t>
            </w:r>
          </w:p>
        </w:tc>
        <w:tc>
          <w:tcPr>
            <w:tcW w:w="0" w:type="auto"/>
            <w:vAlign w:val="center"/>
          </w:tcPr>
          <w:p w14:paraId="239384AF" w14:textId="77777777" w:rsidR="00A624CB" w:rsidRPr="00A624CB" w:rsidRDefault="00A624CB" w:rsidP="00A624CB">
            <w:pPr>
              <w:spacing w:after="160" w:line="259" w:lineRule="auto"/>
              <w:rPr>
                <w:lang w:val="en-US"/>
              </w:rPr>
            </w:pPr>
            <w:r w:rsidRPr="00A624CB">
              <w:rPr>
                <w:lang w:val="en-US"/>
              </w:rPr>
              <w:t>0.0005</w:t>
            </w:r>
          </w:p>
        </w:tc>
        <w:tc>
          <w:tcPr>
            <w:tcW w:w="0" w:type="auto"/>
            <w:vAlign w:val="center"/>
          </w:tcPr>
          <w:p w14:paraId="6D55F607" w14:textId="77777777" w:rsidR="00A624CB" w:rsidRPr="00A624CB" w:rsidRDefault="00A624CB" w:rsidP="00A624CB">
            <w:pPr>
              <w:spacing w:after="160" w:line="259" w:lineRule="auto"/>
              <w:rPr>
                <w:lang w:val="en-US"/>
              </w:rPr>
            </w:pPr>
            <w:proofErr w:type="spellStart"/>
            <w:r w:rsidRPr="00A624CB">
              <w:rPr>
                <w:lang w:val="en-US"/>
              </w:rPr>
              <w:t>Kīlauea</w:t>
            </w:r>
            <w:proofErr w:type="spellEnd"/>
            <w:r w:rsidRPr="00A624CB">
              <w:rPr>
                <w:lang w:val="en-US"/>
              </w:rPr>
              <w:t>, Hawai'i (typical lava flows).</w:t>
            </w:r>
          </w:p>
        </w:tc>
        <w:tc>
          <w:tcPr>
            <w:tcW w:w="0" w:type="auto"/>
            <w:vAlign w:val="center"/>
          </w:tcPr>
          <w:p w14:paraId="15CC5D30" w14:textId="77777777" w:rsidR="00A624CB" w:rsidRPr="00A624CB" w:rsidRDefault="00A624CB" w:rsidP="00A624CB">
            <w:pPr>
              <w:spacing w:after="160" w:line="259" w:lineRule="auto"/>
              <w:rPr>
                <w:lang w:val="en-US"/>
              </w:rPr>
            </w:pPr>
            <w:r w:rsidRPr="00A624CB">
              <w:rPr>
                <w:lang w:val="en-US"/>
              </w:rPr>
              <w:t xml:space="preserve">U.S. Geological Survey (USGS). (2023). </w:t>
            </w:r>
            <w:proofErr w:type="spellStart"/>
            <w:r w:rsidRPr="00A624CB">
              <w:rPr>
                <w:lang w:val="en-US"/>
              </w:rPr>
              <w:t>Kīlauea</w:t>
            </w:r>
            <w:proofErr w:type="spellEnd"/>
            <w:r w:rsidRPr="00A624CB">
              <w:rPr>
                <w:lang w:val="en-US"/>
              </w:rPr>
              <w:t xml:space="preserve"> Volcano Activity. [USGS](https://www.usgs.gov/volcanoes/kilauea).</w:t>
            </w:r>
          </w:p>
        </w:tc>
      </w:tr>
      <w:tr w:rsidR="00A624CB" w:rsidRPr="00A624CB" w14:paraId="17E04EC2" w14:textId="77777777" w:rsidTr="0042488D">
        <w:trPr>
          <w:trHeight w:val="1172"/>
        </w:trPr>
        <w:tc>
          <w:tcPr>
            <w:tcW w:w="0" w:type="auto"/>
            <w:vAlign w:val="center"/>
          </w:tcPr>
          <w:p w14:paraId="45E1415F" w14:textId="77777777" w:rsidR="00A624CB" w:rsidRPr="00A624CB" w:rsidRDefault="00A624CB" w:rsidP="00A624CB">
            <w:pPr>
              <w:spacing w:after="160" w:line="259" w:lineRule="auto"/>
              <w:rPr>
                <w:lang w:val="en-US"/>
              </w:rPr>
            </w:pPr>
            <w:r w:rsidRPr="00A624CB">
              <w:rPr>
                <w:lang w:val="en-US"/>
              </w:rPr>
              <w:t>1</w:t>
            </w:r>
          </w:p>
        </w:tc>
        <w:tc>
          <w:tcPr>
            <w:tcW w:w="0" w:type="auto"/>
            <w:vAlign w:val="center"/>
          </w:tcPr>
          <w:p w14:paraId="6D95A869" w14:textId="77777777" w:rsidR="00A624CB" w:rsidRPr="00A624CB" w:rsidRDefault="00A624CB" w:rsidP="00A624CB">
            <w:pPr>
              <w:spacing w:after="160" w:line="259" w:lineRule="auto"/>
              <w:rPr>
                <w:lang w:val="en-US"/>
              </w:rPr>
            </w:pPr>
            <w:r w:rsidRPr="00A624CB">
              <w:rPr>
                <w:lang w:val="en-US"/>
              </w:rPr>
              <w:t>0.005</w:t>
            </w:r>
          </w:p>
        </w:tc>
        <w:tc>
          <w:tcPr>
            <w:tcW w:w="0" w:type="auto"/>
            <w:vAlign w:val="center"/>
          </w:tcPr>
          <w:p w14:paraId="216AA840" w14:textId="77777777" w:rsidR="00A624CB" w:rsidRPr="00A624CB" w:rsidRDefault="00A624CB" w:rsidP="00A624CB">
            <w:pPr>
              <w:spacing w:after="160" w:line="259" w:lineRule="auto"/>
              <w:rPr>
                <w:lang w:val="en-US"/>
              </w:rPr>
            </w:pPr>
            <w:r w:rsidRPr="00A624CB">
              <w:rPr>
                <w:lang w:val="en-US"/>
              </w:rPr>
              <w:t>Stromboli, Italy (frequent strombolian activity).</w:t>
            </w:r>
          </w:p>
        </w:tc>
        <w:tc>
          <w:tcPr>
            <w:tcW w:w="0" w:type="auto"/>
            <w:vAlign w:val="center"/>
          </w:tcPr>
          <w:p w14:paraId="13C56C81" w14:textId="77777777" w:rsidR="00A624CB" w:rsidRPr="00A624CB" w:rsidRDefault="00A624CB" w:rsidP="00A624CB">
            <w:pPr>
              <w:spacing w:after="160" w:line="259" w:lineRule="auto"/>
              <w:rPr>
                <w:lang w:val="en-US"/>
              </w:rPr>
            </w:pPr>
            <w:r w:rsidRPr="00A624CB">
              <w:rPr>
                <w:lang w:val="en-US"/>
              </w:rPr>
              <w:t>Rosi, M., et al. (2013). Volcanism of the Aeolian Islands. Geological Society, London, Memoirs, 37, 157–211.</w:t>
            </w:r>
          </w:p>
        </w:tc>
      </w:tr>
      <w:tr w:rsidR="00A624CB" w:rsidRPr="00A624CB" w14:paraId="03D3718C" w14:textId="77777777" w:rsidTr="0042488D">
        <w:trPr>
          <w:trHeight w:val="915"/>
        </w:trPr>
        <w:tc>
          <w:tcPr>
            <w:tcW w:w="0" w:type="auto"/>
            <w:vAlign w:val="center"/>
          </w:tcPr>
          <w:p w14:paraId="133A1D4E" w14:textId="77777777" w:rsidR="00A624CB" w:rsidRPr="00A624CB" w:rsidRDefault="00A624CB" w:rsidP="00A624CB">
            <w:pPr>
              <w:spacing w:after="160" w:line="259" w:lineRule="auto"/>
              <w:rPr>
                <w:lang w:val="en-US"/>
              </w:rPr>
            </w:pPr>
            <w:r w:rsidRPr="00A624CB">
              <w:rPr>
                <w:lang w:val="en-US"/>
              </w:rPr>
              <w:t>2</w:t>
            </w:r>
          </w:p>
        </w:tc>
        <w:tc>
          <w:tcPr>
            <w:tcW w:w="0" w:type="auto"/>
            <w:vAlign w:val="center"/>
          </w:tcPr>
          <w:p w14:paraId="3782EEFC" w14:textId="77777777" w:rsidR="00A624CB" w:rsidRPr="00A624CB" w:rsidRDefault="00A624CB" w:rsidP="00A624CB">
            <w:pPr>
              <w:spacing w:after="160" w:line="259" w:lineRule="auto"/>
              <w:rPr>
                <w:lang w:val="en-US"/>
              </w:rPr>
            </w:pPr>
            <w:r w:rsidRPr="00A624CB">
              <w:rPr>
                <w:lang w:val="en-US"/>
              </w:rPr>
              <w:t>0.1</w:t>
            </w:r>
          </w:p>
        </w:tc>
        <w:tc>
          <w:tcPr>
            <w:tcW w:w="0" w:type="auto"/>
            <w:vAlign w:val="center"/>
          </w:tcPr>
          <w:p w14:paraId="3517157C" w14:textId="77777777" w:rsidR="00A624CB" w:rsidRPr="00A624CB" w:rsidRDefault="00A624CB" w:rsidP="00A624CB">
            <w:pPr>
              <w:spacing w:after="160" w:line="259" w:lineRule="auto"/>
              <w:rPr>
                <w:lang w:val="en-US"/>
              </w:rPr>
            </w:pPr>
            <w:proofErr w:type="spellStart"/>
            <w:r w:rsidRPr="00A624CB">
              <w:rPr>
                <w:lang w:val="en-US"/>
              </w:rPr>
              <w:t>Parícutin</w:t>
            </w:r>
            <w:proofErr w:type="spellEnd"/>
            <w:r w:rsidRPr="00A624CB">
              <w:rPr>
                <w:lang w:val="en-US"/>
              </w:rPr>
              <w:t>, Mexico (1943–1952 cone formation).</w:t>
            </w:r>
          </w:p>
        </w:tc>
        <w:tc>
          <w:tcPr>
            <w:tcW w:w="0" w:type="auto"/>
            <w:vAlign w:val="center"/>
          </w:tcPr>
          <w:p w14:paraId="51A00B04" w14:textId="77777777" w:rsidR="00A624CB" w:rsidRPr="00A624CB" w:rsidRDefault="00A624CB" w:rsidP="00A624CB">
            <w:pPr>
              <w:spacing w:after="160" w:line="259" w:lineRule="auto"/>
              <w:rPr>
                <w:lang w:val="en-US"/>
              </w:rPr>
            </w:pPr>
            <w:r w:rsidRPr="00A624CB">
              <w:rPr>
                <w:lang w:val="en-US"/>
              </w:rPr>
              <w:t xml:space="preserve">Luhr, J. F., &amp; Simkin, T. (1993). </w:t>
            </w:r>
            <w:proofErr w:type="spellStart"/>
            <w:r w:rsidRPr="00A624CB">
              <w:rPr>
                <w:lang w:val="en-US"/>
              </w:rPr>
              <w:t>Parícutin</w:t>
            </w:r>
            <w:proofErr w:type="spellEnd"/>
            <w:r w:rsidRPr="00A624CB">
              <w:rPr>
                <w:lang w:val="en-US"/>
              </w:rPr>
              <w:t>: The Volcano Born in a Mexican Cornfield. Geoscience Press.</w:t>
            </w:r>
          </w:p>
        </w:tc>
      </w:tr>
      <w:tr w:rsidR="00A624CB" w:rsidRPr="00A624CB" w14:paraId="16073B60" w14:textId="77777777" w:rsidTr="0042488D">
        <w:trPr>
          <w:trHeight w:val="915"/>
        </w:trPr>
        <w:tc>
          <w:tcPr>
            <w:tcW w:w="0" w:type="auto"/>
            <w:vAlign w:val="center"/>
          </w:tcPr>
          <w:p w14:paraId="61B7BA36" w14:textId="77777777" w:rsidR="00A624CB" w:rsidRPr="00A624CB" w:rsidRDefault="00A624CB" w:rsidP="00A624CB">
            <w:pPr>
              <w:spacing w:after="160" w:line="259" w:lineRule="auto"/>
              <w:rPr>
                <w:lang w:val="en-US"/>
              </w:rPr>
            </w:pPr>
            <w:r w:rsidRPr="00A624CB">
              <w:rPr>
                <w:lang w:val="en-US"/>
              </w:rPr>
              <w:t>3</w:t>
            </w:r>
          </w:p>
        </w:tc>
        <w:tc>
          <w:tcPr>
            <w:tcW w:w="0" w:type="auto"/>
            <w:vAlign w:val="center"/>
          </w:tcPr>
          <w:p w14:paraId="606F85DA" w14:textId="77777777" w:rsidR="00A624CB" w:rsidRPr="00A624CB" w:rsidRDefault="00A624CB" w:rsidP="00A624CB">
            <w:pPr>
              <w:spacing w:after="160" w:line="259" w:lineRule="auto"/>
              <w:rPr>
                <w:lang w:val="en-US"/>
              </w:rPr>
            </w:pPr>
            <w:r w:rsidRPr="00A624CB">
              <w:rPr>
                <w:lang w:val="en-US"/>
              </w:rPr>
              <w:t>3</w:t>
            </w:r>
          </w:p>
        </w:tc>
        <w:tc>
          <w:tcPr>
            <w:tcW w:w="0" w:type="auto"/>
            <w:vAlign w:val="center"/>
          </w:tcPr>
          <w:p w14:paraId="316EED0A" w14:textId="77777777" w:rsidR="00A624CB" w:rsidRPr="00A624CB" w:rsidRDefault="00A624CB" w:rsidP="00A624CB">
            <w:pPr>
              <w:spacing w:after="160" w:line="259" w:lineRule="auto"/>
              <w:rPr>
                <w:lang w:val="en-US"/>
              </w:rPr>
            </w:pPr>
            <w:r w:rsidRPr="00A624CB">
              <w:rPr>
                <w:lang w:val="en-US"/>
              </w:rPr>
              <w:t>Mount St. Helens, USA (1980 eruption).</w:t>
            </w:r>
          </w:p>
        </w:tc>
        <w:tc>
          <w:tcPr>
            <w:tcW w:w="0" w:type="auto"/>
            <w:vAlign w:val="center"/>
          </w:tcPr>
          <w:p w14:paraId="0788613E" w14:textId="77777777" w:rsidR="00A624CB" w:rsidRPr="00A624CB" w:rsidRDefault="00A624CB" w:rsidP="00A624CB">
            <w:pPr>
              <w:spacing w:after="160" w:line="259" w:lineRule="auto"/>
              <w:rPr>
                <w:lang w:val="en-US"/>
              </w:rPr>
            </w:pPr>
            <w:r w:rsidRPr="00A624CB">
              <w:rPr>
                <w:lang w:val="en-US"/>
              </w:rPr>
              <w:t>Lipman, P. W., &amp; Mullineaux, D. R. (Eds.). (1981). The 1980 Eruptions of Mount St. Helens, Washington. USGS Professional Paper 1250.</w:t>
            </w:r>
          </w:p>
        </w:tc>
      </w:tr>
      <w:tr w:rsidR="00A624CB" w:rsidRPr="00A624CB" w14:paraId="1560E28A" w14:textId="77777777" w:rsidTr="0042488D">
        <w:trPr>
          <w:trHeight w:val="915"/>
        </w:trPr>
        <w:tc>
          <w:tcPr>
            <w:tcW w:w="0" w:type="auto"/>
            <w:vAlign w:val="center"/>
          </w:tcPr>
          <w:p w14:paraId="2E7DA007" w14:textId="77777777" w:rsidR="00A624CB" w:rsidRPr="00A624CB" w:rsidRDefault="00A624CB" w:rsidP="00A624CB">
            <w:pPr>
              <w:spacing w:after="160" w:line="259" w:lineRule="auto"/>
              <w:rPr>
                <w:lang w:val="en-US"/>
              </w:rPr>
            </w:pPr>
            <w:r w:rsidRPr="00A624CB">
              <w:rPr>
                <w:lang w:val="en-US"/>
              </w:rPr>
              <w:t>4</w:t>
            </w:r>
          </w:p>
        </w:tc>
        <w:tc>
          <w:tcPr>
            <w:tcW w:w="0" w:type="auto"/>
            <w:vAlign w:val="center"/>
          </w:tcPr>
          <w:p w14:paraId="2470F154" w14:textId="77777777" w:rsidR="00A624CB" w:rsidRPr="00A624CB" w:rsidRDefault="00A624CB" w:rsidP="00A624CB">
            <w:pPr>
              <w:spacing w:after="160" w:line="259" w:lineRule="auto"/>
              <w:rPr>
                <w:lang w:val="en-US"/>
              </w:rPr>
            </w:pPr>
            <w:r w:rsidRPr="00A624CB">
              <w:rPr>
                <w:lang w:val="en-US"/>
              </w:rPr>
              <w:t>30</w:t>
            </w:r>
          </w:p>
        </w:tc>
        <w:tc>
          <w:tcPr>
            <w:tcW w:w="0" w:type="auto"/>
            <w:vAlign w:val="center"/>
          </w:tcPr>
          <w:p w14:paraId="1BE6F39E" w14:textId="77777777" w:rsidR="00A624CB" w:rsidRPr="00A624CB" w:rsidRDefault="00A624CB" w:rsidP="00A624CB">
            <w:pPr>
              <w:spacing w:after="160" w:line="259" w:lineRule="auto"/>
              <w:rPr>
                <w:lang w:val="en-US"/>
              </w:rPr>
            </w:pPr>
            <w:r w:rsidRPr="00A624CB">
              <w:rPr>
                <w:lang w:val="en-US"/>
              </w:rPr>
              <w:t>Eyjafjallajökull, Iceland (2010 eruption).</w:t>
            </w:r>
          </w:p>
        </w:tc>
        <w:tc>
          <w:tcPr>
            <w:tcW w:w="0" w:type="auto"/>
            <w:vAlign w:val="center"/>
          </w:tcPr>
          <w:p w14:paraId="061CAE8C" w14:textId="77777777" w:rsidR="00A624CB" w:rsidRPr="00A624CB" w:rsidRDefault="00A624CB" w:rsidP="00A624CB">
            <w:pPr>
              <w:spacing w:after="160" w:line="259" w:lineRule="auto"/>
              <w:rPr>
                <w:lang w:val="en-US"/>
              </w:rPr>
            </w:pPr>
            <w:r w:rsidRPr="00A624CB">
              <w:rPr>
                <w:lang w:val="en-US"/>
              </w:rPr>
              <w:t>Gudmundsson, M. T., et al. (2010). Eruption of Eyjafjallajökull Volcano, Iceland. EOS Transactions, AGU, 91(21), 190–191.</w:t>
            </w:r>
          </w:p>
        </w:tc>
      </w:tr>
      <w:tr w:rsidR="00A624CB" w:rsidRPr="00A624CB" w14:paraId="0E9C3ADF" w14:textId="77777777" w:rsidTr="0042488D">
        <w:trPr>
          <w:trHeight w:val="1160"/>
        </w:trPr>
        <w:tc>
          <w:tcPr>
            <w:tcW w:w="0" w:type="auto"/>
            <w:vAlign w:val="center"/>
          </w:tcPr>
          <w:p w14:paraId="40DF8C05" w14:textId="77777777" w:rsidR="00A624CB" w:rsidRPr="00A624CB" w:rsidRDefault="00A624CB" w:rsidP="00A624CB">
            <w:pPr>
              <w:spacing w:after="160" w:line="259" w:lineRule="auto"/>
              <w:rPr>
                <w:lang w:val="en-US"/>
              </w:rPr>
            </w:pPr>
            <w:r w:rsidRPr="00A624CB">
              <w:rPr>
                <w:lang w:val="en-US"/>
              </w:rPr>
              <w:t>5</w:t>
            </w:r>
          </w:p>
        </w:tc>
        <w:tc>
          <w:tcPr>
            <w:tcW w:w="0" w:type="auto"/>
            <w:vAlign w:val="center"/>
          </w:tcPr>
          <w:p w14:paraId="5B0B6505" w14:textId="77777777" w:rsidR="00A624CB" w:rsidRPr="00A624CB" w:rsidRDefault="00A624CB" w:rsidP="00A624CB">
            <w:pPr>
              <w:spacing w:after="160" w:line="259" w:lineRule="auto"/>
              <w:rPr>
                <w:lang w:val="en-US"/>
              </w:rPr>
            </w:pPr>
            <w:r w:rsidRPr="00A624CB">
              <w:rPr>
                <w:lang w:val="en-US"/>
              </w:rPr>
              <w:t>100</w:t>
            </w:r>
          </w:p>
        </w:tc>
        <w:tc>
          <w:tcPr>
            <w:tcW w:w="0" w:type="auto"/>
            <w:vAlign w:val="center"/>
          </w:tcPr>
          <w:p w14:paraId="5F2F5C69" w14:textId="77777777" w:rsidR="00A624CB" w:rsidRPr="00A624CB" w:rsidRDefault="00A624CB" w:rsidP="00A624CB">
            <w:pPr>
              <w:spacing w:after="160" w:line="259" w:lineRule="auto"/>
              <w:rPr>
                <w:lang w:val="en-US"/>
              </w:rPr>
            </w:pPr>
            <w:r w:rsidRPr="00A624CB">
              <w:rPr>
                <w:lang w:val="en-US"/>
              </w:rPr>
              <w:t>Mount Pinatubo, Philippines (1991 eruption).</w:t>
            </w:r>
          </w:p>
        </w:tc>
        <w:tc>
          <w:tcPr>
            <w:tcW w:w="0" w:type="auto"/>
            <w:vAlign w:val="center"/>
          </w:tcPr>
          <w:p w14:paraId="36F9220E" w14:textId="77777777" w:rsidR="00A624CB" w:rsidRPr="00A624CB" w:rsidRDefault="00A624CB" w:rsidP="00A624CB">
            <w:pPr>
              <w:spacing w:after="160" w:line="259" w:lineRule="auto"/>
              <w:rPr>
                <w:lang w:val="en-US"/>
              </w:rPr>
            </w:pPr>
            <w:r w:rsidRPr="00A624CB">
              <w:rPr>
                <w:lang w:val="en-US"/>
              </w:rPr>
              <w:t>Newhall, C. G., &amp; Punongbayan, R. S. (1996). Fire and Mud: Eruptions and Lahars of Mount Pinatubo, Philippines. University of Washington Press.</w:t>
            </w:r>
          </w:p>
        </w:tc>
      </w:tr>
      <w:tr w:rsidR="00A624CB" w:rsidRPr="00A624CB" w14:paraId="7A5E3BF6" w14:textId="77777777" w:rsidTr="0042488D">
        <w:trPr>
          <w:trHeight w:val="915"/>
        </w:trPr>
        <w:tc>
          <w:tcPr>
            <w:tcW w:w="0" w:type="auto"/>
            <w:vAlign w:val="center"/>
          </w:tcPr>
          <w:p w14:paraId="1A8B30F1" w14:textId="77777777" w:rsidR="00A624CB" w:rsidRPr="00A624CB" w:rsidRDefault="00A624CB" w:rsidP="00A624CB">
            <w:pPr>
              <w:spacing w:after="160" w:line="259" w:lineRule="auto"/>
              <w:rPr>
                <w:lang w:val="en-US"/>
              </w:rPr>
            </w:pPr>
            <w:r w:rsidRPr="00A624CB">
              <w:rPr>
                <w:lang w:val="en-US"/>
              </w:rPr>
              <w:t>6</w:t>
            </w:r>
          </w:p>
        </w:tc>
        <w:tc>
          <w:tcPr>
            <w:tcW w:w="0" w:type="auto"/>
            <w:vAlign w:val="center"/>
          </w:tcPr>
          <w:p w14:paraId="68E13C4E" w14:textId="77777777" w:rsidR="00A624CB" w:rsidRPr="00A624CB" w:rsidRDefault="00A624CB" w:rsidP="00A624CB">
            <w:pPr>
              <w:spacing w:after="160" w:line="259" w:lineRule="auto"/>
              <w:rPr>
                <w:lang w:val="en-US"/>
              </w:rPr>
            </w:pPr>
            <w:r w:rsidRPr="00A624CB">
              <w:rPr>
                <w:lang w:val="en-US"/>
              </w:rPr>
              <w:t>500</w:t>
            </w:r>
          </w:p>
        </w:tc>
        <w:tc>
          <w:tcPr>
            <w:tcW w:w="0" w:type="auto"/>
            <w:vAlign w:val="center"/>
          </w:tcPr>
          <w:p w14:paraId="23D3635D" w14:textId="77777777" w:rsidR="00A624CB" w:rsidRPr="00A624CB" w:rsidRDefault="00A624CB" w:rsidP="00A624CB">
            <w:pPr>
              <w:spacing w:after="160" w:line="259" w:lineRule="auto"/>
              <w:rPr>
                <w:lang w:val="en-US"/>
              </w:rPr>
            </w:pPr>
            <w:r w:rsidRPr="00A624CB">
              <w:rPr>
                <w:lang w:val="en-US"/>
              </w:rPr>
              <w:t>Krakatoa, Indonesia (1883 eruption).</w:t>
            </w:r>
          </w:p>
        </w:tc>
        <w:tc>
          <w:tcPr>
            <w:tcW w:w="0" w:type="auto"/>
            <w:vAlign w:val="center"/>
          </w:tcPr>
          <w:p w14:paraId="7F97B741" w14:textId="77777777" w:rsidR="00A624CB" w:rsidRPr="00A624CB" w:rsidRDefault="00A624CB" w:rsidP="00A624CB">
            <w:pPr>
              <w:spacing w:after="160" w:line="259" w:lineRule="auto"/>
              <w:rPr>
                <w:lang w:val="en-US"/>
              </w:rPr>
            </w:pPr>
            <w:r w:rsidRPr="00A624CB">
              <w:rPr>
                <w:lang w:val="en-US"/>
              </w:rPr>
              <w:t>Simkin, T., &amp; Fiske, R. S. (1983). Krakatau 1883: The Volcanic Eruption and Its Effects. Smithsonian Institution Press.</w:t>
            </w:r>
          </w:p>
        </w:tc>
      </w:tr>
      <w:tr w:rsidR="00A624CB" w:rsidRPr="00A624CB" w14:paraId="72122C35" w14:textId="77777777" w:rsidTr="0042488D">
        <w:trPr>
          <w:trHeight w:val="915"/>
        </w:trPr>
        <w:tc>
          <w:tcPr>
            <w:tcW w:w="0" w:type="auto"/>
            <w:vAlign w:val="center"/>
          </w:tcPr>
          <w:p w14:paraId="0C2F363F" w14:textId="77777777" w:rsidR="00A624CB" w:rsidRPr="00A624CB" w:rsidRDefault="00A624CB" w:rsidP="00A624CB">
            <w:pPr>
              <w:spacing w:after="160" w:line="259" w:lineRule="auto"/>
              <w:rPr>
                <w:lang w:val="en-US"/>
              </w:rPr>
            </w:pPr>
            <w:r w:rsidRPr="00A624CB">
              <w:rPr>
                <w:lang w:val="en-US"/>
              </w:rPr>
              <w:lastRenderedPageBreak/>
              <w:t>7</w:t>
            </w:r>
          </w:p>
        </w:tc>
        <w:tc>
          <w:tcPr>
            <w:tcW w:w="0" w:type="auto"/>
            <w:vAlign w:val="center"/>
          </w:tcPr>
          <w:p w14:paraId="0A40B554" w14:textId="77777777" w:rsidR="00A624CB" w:rsidRPr="00A624CB" w:rsidRDefault="00A624CB" w:rsidP="00A624CB">
            <w:pPr>
              <w:spacing w:after="160" w:line="259" w:lineRule="auto"/>
              <w:rPr>
                <w:lang w:val="en-US"/>
              </w:rPr>
            </w:pPr>
            <w:r w:rsidRPr="00A624CB">
              <w:rPr>
                <w:lang w:val="en-US"/>
              </w:rPr>
              <w:t>1,000</w:t>
            </w:r>
          </w:p>
        </w:tc>
        <w:tc>
          <w:tcPr>
            <w:tcW w:w="0" w:type="auto"/>
            <w:vAlign w:val="center"/>
          </w:tcPr>
          <w:p w14:paraId="6F7911F5" w14:textId="7AC74457" w:rsidR="00A624CB" w:rsidRPr="00A624CB" w:rsidRDefault="00A624CB" w:rsidP="00A624CB">
            <w:pPr>
              <w:spacing w:after="160" w:line="259" w:lineRule="auto"/>
              <w:rPr>
                <w:lang w:val="en-US"/>
              </w:rPr>
            </w:pPr>
            <w:r w:rsidRPr="00A624CB">
              <w:rPr>
                <w:lang w:val="en-US"/>
              </w:rPr>
              <w:t>Mount Tambora, Indonesia (1815 eruption).</w:t>
            </w:r>
          </w:p>
        </w:tc>
        <w:tc>
          <w:tcPr>
            <w:tcW w:w="0" w:type="auto"/>
            <w:vAlign w:val="center"/>
          </w:tcPr>
          <w:p w14:paraId="12B2D7EC" w14:textId="646AC1AA" w:rsidR="00A624CB" w:rsidRPr="00A624CB" w:rsidRDefault="00A624CB" w:rsidP="00A624CB">
            <w:pPr>
              <w:spacing w:after="160" w:line="259" w:lineRule="auto"/>
              <w:rPr>
                <w:lang w:val="en-US"/>
              </w:rPr>
            </w:pPr>
            <w:r w:rsidRPr="00A624CB">
              <w:rPr>
                <w:lang w:val="en-US"/>
              </w:rPr>
              <w:t>Stothers, R. B. (1984). The Great Tambora Eruption in 1815 and Its Aftermath. Science, 224(4654), 1191–1198.</w:t>
            </w:r>
          </w:p>
        </w:tc>
      </w:tr>
      <w:tr w:rsidR="00A624CB" w:rsidRPr="00A624CB" w14:paraId="19F32B68" w14:textId="77777777" w:rsidTr="0042488D">
        <w:trPr>
          <w:trHeight w:val="1429"/>
        </w:trPr>
        <w:tc>
          <w:tcPr>
            <w:tcW w:w="0" w:type="auto"/>
            <w:vAlign w:val="center"/>
          </w:tcPr>
          <w:p w14:paraId="3E36E54A" w14:textId="77777777" w:rsidR="00A624CB" w:rsidRPr="00A624CB" w:rsidRDefault="00A624CB" w:rsidP="00A624CB">
            <w:pPr>
              <w:spacing w:after="160" w:line="259" w:lineRule="auto"/>
              <w:rPr>
                <w:lang w:val="en-US"/>
              </w:rPr>
            </w:pPr>
            <w:r w:rsidRPr="00A624CB">
              <w:rPr>
                <w:lang w:val="en-US"/>
              </w:rPr>
              <w:t>8</w:t>
            </w:r>
          </w:p>
        </w:tc>
        <w:tc>
          <w:tcPr>
            <w:tcW w:w="0" w:type="auto"/>
            <w:vAlign w:val="center"/>
          </w:tcPr>
          <w:p w14:paraId="5B07216C" w14:textId="77777777" w:rsidR="00A624CB" w:rsidRPr="00A624CB" w:rsidRDefault="00A624CB" w:rsidP="00A624CB">
            <w:pPr>
              <w:spacing w:after="160" w:line="259" w:lineRule="auto"/>
              <w:rPr>
                <w:lang w:val="en-US"/>
              </w:rPr>
            </w:pPr>
            <w:r w:rsidRPr="00A624CB">
              <w:rPr>
                <w:lang w:val="en-US"/>
              </w:rPr>
              <w:t>2,500</w:t>
            </w:r>
          </w:p>
        </w:tc>
        <w:tc>
          <w:tcPr>
            <w:tcW w:w="0" w:type="auto"/>
            <w:vAlign w:val="center"/>
          </w:tcPr>
          <w:p w14:paraId="3B9A0866" w14:textId="2F65973B" w:rsidR="00A624CB" w:rsidRPr="00A624CB" w:rsidRDefault="00A624CB" w:rsidP="00A624CB">
            <w:pPr>
              <w:spacing w:after="160" w:line="259" w:lineRule="auto"/>
              <w:rPr>
                <w:lang w:val="en-US"/>
              </w:rPr>
            </w:pPr>
            <w:r w:rsidRPr="00A624CB">
              <w:rPr>
                <w:lang w:val="en-US"/>
              </w:rPr>
              <w:t>Yellowstone Caldera, USA (Lava Creek eruption ~640,000 years ago).</w:t>
            </w:r>
          </w:p>
        </w:tc>
        <w:tc>
          <w:tcPr>
            <w:tcW w:w="0" w:type="auto"/>
            <w:vAlign w:val="center"/>
          </w:tcPr>
          <w:p w14:paraId="1F40F491" w14:textId="246EC881" w:rsidR="00A624CB" w:rsidRPr="00A624CB" w:rsidRDefault="00A624CB" w:rsidP="00A624CB">
            <w:pPr>
              <w:spacing w:after="160" w:line="259" w:lineRule="auto"/>
              <w:rPr>
                <w:lang w:val="en-US"/>
              </w:rPr>
            </w:pPr>
            <w:r w:rsidRPr="00A624CB">
              <w:rPr>
                <w:lang w:val="en-US"/>
              </w:rPr>
              <w:t>Smith, R. B., &amp; Siegel, L. J. (2000). Windows into the Earth: The Geologic Story of Yellowstone and Grand Teton. Oxford University Press.</w:t>
            </w:r>
          </w:p>
        </w:tc>
      </w:tr>
    </w:tbl>
    <w:p w14:paraId="20D4E842" w14:textId="3A0ED909" w:rsidR="00A624CB" w:rsidRPr="00A624CB" w:rsidRDefault="00A2647F" w:rsidP="00A624CB">
      <w:r>
        <w:rPr>
          <w:noProof/>
          <w:lang w:val="en-GB"/>
        </w:rPr>
        <w:drawing>
          <wp:anchor distT="0" distB="0" distL="114300" distR="114300" simplePos="0" relativeHeight="251653120" behindDoc="0" locked="0" layoutInCell="1" allowOverlap="1" wp14:anchorId="1803DE13" wp14:editId="6C8C615C">
            <wp:simplePos x="0" y="0"/>
            <wp:positionH relativeFrom="column">
              <wp:posOffset>484505</wp:posOffset>
            </wp:positionH>
            <wp:positionV relativeFrom="paragraph">
              <wp:posOffset>443230</wp:posOffset>
            </wp:positionV>
            <wp:extent cx="4760595" cy="2033270"/>
            <wp:effectExtent l="0" t="0" r="1905" b="5080"/>
            <wp:wrapTopAndBottom/>
            <wp:docPr id="1593589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589609" name="Picture 1"/>
                    <pic:cNvPicPr>
                      <a:picLocks noChangeAspect="1"/>
                    </pic:cNvPicPr>
                  </pic:nvPicPr>
                  <pic:blipFill rotWithShape="1">
                    <a:blip r:embed="rId13" cstate="print">
                      <a:extLst>
                        <a:ext uri="{28A0092B-C50C-407E-A947-70E740481C1C}">
                          <a14:useLocalDpi xmlns:a14="http://schemas.microsoft.com/office/drawing/2010/main" val="0"/>
                        </a:ext>
                      </a:extLst>
                    </a:blip>
                    <a:srcRect l="-334" t="-475" r="334" b="50613"/>
                    <a:stretch/>
                  </pic:blipFill>
                  <pic:spPr bwMode="auto">
                    <a:xfrm>
                      <a:off x="0" y="0"/>
                      <a:ext cx="4760595" cy="2033270"/>
                    </a:xfrm>
                    <a:prstGeom prst="rect">
                      <a:avLst/>
                    </a:prstGeom>
                    <a:ln>
                      <a:noFill/>
                    </a:ln>
                    <a:extLst>
                      <a:ext uri="{53640926-AAD7-44D8-BBD7-CCE9431645EC}">
                        <a14:shadowObscured xmlns:a14="http://schemas.microsoft.com/office/drawing/2010/main"/>
                      </a:ext>
                    </a:extLst>
                  </pic:spPr>
                </pic:pic>
              </a:graphicData>
            </a:graphic>
          </wp:anchor>
        </w:drawing>
      </w:r>
      <w:r w:rsidR="00BB77A9">
        <w:rPr>
          <w:noProof/>
          <w:lang w:val="en-GB"/>
        </w:rPr>
        <w:drawing>
          <wp:anchor distT="0" distB="0" distL="114300" distR="114300" simplePos="0" relativeHeight="251654144" behindDoc="0" locked="0" layoutInCell="1" allowOverlap="1" wp14:anchorId="40509887" wp14:editId="608000A1">
            <wp:simplePos x="0" y="0"/>
            <wp:positionH relativeFrom="column">
              <wp:posOffset>570230</wp:posOffset>
            </wp:positionH>
            <wp:positionV relativeFrom="paragraph">
              <wp:posOffset>2566035</wp:posOffset>
            </wp:positionV>
            <wp:extent cx="4589780" cy="2738120"/>
            <wp:effectExtent l="0" t="0" r="1270" b="5080"/>
            <wp:wrapTopAndBottom/>
            <wp:docPr id="1244746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746729"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589780" cy="2738120"/>
                    </a:xfrm>
                    <a:prstGeom prst="rect">
                      <a:avLst/>
                    </a:prstGeom>
                  </pic:spPr>
                </pic:pic>
              </a:graphicData>
            </a:graphic>
            <wp14:sizeRelH relativeFrom="margin">
              <wp14:pctWidth>0</wp14:pctWidth>
            </wp14:sizeRelH>
          </wp:anchor>
        </w:drawing>
      </w:r>
      <w:r w:rsidR="00A624CB" w:rsidRPr="00A624CB">
        <w:rPr>
          <w:noProof/>
          <w:lang w:val="en-GB"/>
        </w:rPr>
        <mc:AlternateContent>
          <mc:Choice Requires="wps">
            <w:drawing>
              <wp:anchor distT="0" distB="0" distL="114300" distR="114300" simplePos="0" relativeHeight="251655168" behindDoc="0" locked="0" layoutInCell="1" allowOverlap="1" wp14:anchorId="6EE4CAAA" wp14:editId="29A50438">
                <wp:simplePos x="0" y="0"/>
                <wp:positionH relativeFrom="margin">
                  <wp:align>right</wp:align>
                </wp:positionH>
                <wp:positionV relativeFrom="page">
                  <wp:posOffset>8401050</wp:posOffset>
                </wp:positionV>
                <wp:extent cx="5731510" cy="266700"/>
                <wp:effectExtent l="0" t="0" r="2540" b="0"/>
                <wp:wrapTopAndBottom/>
                <wp:docPr id="536115517" name="Text Box 1"/>
                <wp:cNvGraphicFramePr/>
                <a:graphic xmlns:a="http://schemas.openxmlformats.org/drawingml/2006/main">
                  <a:graphicData uri="http://schemas.microsoft.com/office/word/2010/wordprocessingShape">
                    <wps:wsp>
                      <wps:cNvSpPr txBox="1"/>
                      <wps:spPr>
                        <a:xfrm>
                          <a:off x="0" y="0"/>
                          <a:ext cx="5731510" cy="266700"/>
                        </a:xfrm>
                        <a:prstGeom prst="rect">
                          <a:avLst/>
                        </a:prstGeom>
                        <a:solidFill>
                          <a:prstClr val="white"/>
                        </a:solidFill>
                        <a:ln>
                          <a:noFill/>
                        </a:ln>
                      </wps:spPr>
                      <wps:txbx>
                        <w:txbxContent>
                          <w:p w14:paraId="2FD718A4" w14:textId="3EEA9AD0" w:rsidR="00A624CB" w:rsidRPr="005B5D98" w:rsidRDefault="00A624CB" w:rsidP="00A624CB">
                            <w:pPr>
                              <w:pStyle w:val="Caption"/>
                              <w:jc w:val="center"/>
                              <w:rPr>
                                <w:noProof/>
                                <w:sz w:val="22"/>
                                <w:szCs w:val="22"/>
                              </w:rPr>
                            </w:pPr>
                            <w:r>
                              <w:t xml:space="preserve">Figure </w:t>
                            </w:r>
                            <w:r>
                              <w:fldChar w:fldCharType="begin"/>
                            </w:r>
                            <w:r>
                              <w:instrText xml:space="preserve"> SEQ Figure \* ARABIC </w:instrText>
                            </w:r>
                            <w:r>
                              <w:fldChar w:fldCharType="separate"/>
                            </w:r>
                            <w:r w:rsidR="0058294B">
                              <w:rPr>
                                <w:noProof/>
                              </w:rPr>
                              <w:t>2</w:t>
                            </w:r>
                            <w:r>
                              <w:rPr>
                                <w:noProof/>
                              </w:rPr>
                              <w:fldChar w:fldCharType="end"/>
                            </w:r>
                            <w:r>
                              <w:t xml:space="preserve">. </w:t>
                            </w:r>
                            <w:r w:rsidR="006703CD">
                              <w:t>Empirical</w:t>
                            </w:r>
                            <w:r>
                              <w:t xml:space="preserve"> (observed) and probabilistic volumes for different VE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EE4CAAA" id="_x0000_s1027" type="#_x0000_t202" style="position:absolute;margin-left:400.1pt;margin-top:661.5pt;width:451.3pt;height:21pt;z-index:251655168;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" stroked="f">
                <v:textbox style="mso-fit-shape-to-text:t" inset="0,0,0,0">
                  <w:txbxContent>
                    <w:p w14:paraId="2FD718A4" w14:textId="3EEA9AD0" w:rsidR="00A624CB" w:rsidRPr="005B5D98" w:rsidRDefault="00A624CB" w:rsidP="00A624CB">
                      <w:pPr>
                        <w:pStyle w:val="Caption"/>
                        <w:jc w:val="center"/>
                        <w:rPr>
                          <w:noProof/>
                          <w:sz w:val="22"/>
                          <w:szCs w:val="22"/>
                        </w:rPr>
                      </w:pPr>
                      <w:r>
                        <w:t xml:space="preserve">Figure </w:t>
                      </w:r>
                      <w:r>
                        <w:fldChar w:fldCharType="begin"/>
                      </w:r>
                      <w:r>
                        <w:instrText xml:space="preserve"> SEQ Figure \* ARABIC </w:instrText>
                      </w:r>
                      <w:r>
                        <w:fldChar w:fldCharType="separate"/>
                      </w:r>
                      <w:r w:rsidR="0058294B">
                        <w:rPr>
                          <w:noProof/>
                        </w:rPr>
                        <w:t>2</w:t>
                      </w:r>
                      <w:r>
                        <w:rPr>
                          <w:noProof/>
                        </w:rPr>
                        <w:fldChar w:fldCharType="end"/>
                      </w:r>
                      <w:r>
                        <w:t xml:space="preserve">. </w:t>
                      </w:r>
                      <w:r w:rsidR="006703CD">
                        <w:t>Empirical</w:t>
                      </w:r>
                      <w:r>
                        <w:t xml:space="preserve"> (observed) and probabilistic volumes for different VEI</w:t>
                      </w:r>
                    </w:p>
                  </w:txbxContent>
                </v:textbox>
                <w10:wrap type="topAndBottom" anchorx="margin" anchory="page"/>
              </v:shape>
            </w:pict>
          </mc:Fallback>
        </mc:AlternateContent>
      </w:r>
    </w:p>
    <w:p w14:paraId="22DEFDA7" w14:textId="15405558" w:rsidR="00A624CB" w:rsidRPr="00A624CB" w:rsidRDefault="00A624CB" w:rsidP="00A624CB"/>
    <w:p w14:paraId="5FB5A2B1" w14:textId="3798BEB0" w:rsidR="00A624CB" w:rsidRPr="00A624CB" w:rsidRDefault="00A624CB" w:rsidP="00A624CB">
      <w:r w:rsidRPr="00A624CB">
        <w:t>The conversion of volume to mass is based on the material's density, which represents the mass per unit volume. The relationship is mathematically expressed as:</w:t>
      </w:r>
    </w:p>
    <w:p w14:paraId="562F54E3" w14:textId="089AA72B" w:rsidR="00A624CB" w:rsidRPr="00A624CB" w:rsidRDefault="00A624CB" w:rsidP="00A624CB">
      <w:r w:rsidRPr="00A624CB">
        <w:rPr>
          <w:b/>
          <w:bCs/>
        </w:rPr>
        <w:t>Mass = Volume × Density</w:t>
      </w:r>
    </w:p>
    <w:p w14:paraId="70D87A94" w14:textId="5989E1B6" w:rsidR="00A624CB" w:rsidRPr="00A624CB" w:rsidRDefault="00A624CB" w:rsidP="00A624CB">
      <w:r w:rsidRPr="00A624CB">
        <w:rPr>
          <w:b/>
          <w:bCs/>
        </w:rPr>
        <w:t>Parameters:</w:t>
      </w:r>
    </w:p>
    <w:p w14:paraId="3BE3721B" w14:textId="77777777" w:rsidR="00A624CB" w:rsidRPr="00A624CB" w:rsidRDefault="00A624CB" w:rsidP="00A624CB">
      <w:pPr>
        <w:numPr>
          <w:ilvl w:val="0"/>
          <w:numId w:val="4"/>
        </w:numPr>
      </w:pPr>
      <w:r w:rsidRPr="00A624CB">
        <w:rPr>
          <w:b/>
          <w:bCs/>
        </w:rPr>
        <w:lastRenderedPageBreak/>
        <w:t>Mass:</w:t>
      </w:r>
      <w:r w:rsidRPr="00A624CB">
        <w:t xml:space="preserve"> Measured in kilograms (kg).</w:t>
      </w:r>
    </w:p>
    <w:p w14:paraId="1F9D56D8" w14:textId="77777777" w:rsidR="00A624CB" w:rsidRPr="00A624CB" w:rsidRDefault="00A624CB" w:rsidP="00A624CB">
      <w:pPr>
        <w:numPr>
          <w:ilvl w:val="0"/>
          <w:numId w:val="4"/>
        </w:numPr>
      </w:pPr>
      <w:r w:rsidRPr="00A624CB">
        <w:rPr>
          <w:b/>
          <w:bCs/>
        </w:rPr>
        <w:t>Volume:</w:t>
      </w:r>
      <w:r w:rsidRPr="00A624CB">
        <w:t xml:space="preserve"> Measured in cubic meters (m³).</w:t>
      </w:r>
    </w:p>
    <w:p w14:paraId="7219588F" w14:textId="77777777" w:rsidR="00A624CB" w:rsidRPr="00A624CB" w:rsidRDefault="00A624CB" w:rsidP="00A624CB">
      <w:pPr>
        <w:numPr>
          <w:ilvl w:val="0"/>
          <w:numId w:val="4"/>
        </w:numPr>
      </w:pPr>
      <w:r w:rsidRPr="00A624CB">
        <w:rPr>
          <w:b/>
          <w:bCs/>
        </w:rPr>
        <w:t>Density:</w:t>
      </w:r>
      <w:r w:rsidRPr="00A624CB">
        <w:t xml:space="preserve"> Measured in kilograms per cubic meter (kg/m³).</w:t>
      </w:r>
    </w:p>
    <w:p w14:paraId="0EE1C285" w14:textId="39F2CF2E" w:rsidR="00A624CB" w:rsidRPr="00A624CB" w:rsidRDefault="00267DED" w:rsidP="00A624CB">
      <w:r>
        <w:rPr>
          <w:noProof/>
          <w:lang w:val="en-GB"/>
        </w:rPr>
        <w:drawing>
          <wp:anchor distT="0" distB="0" distL="114300" distR="114300" simplePos="0" relativeHeight="251658240" behindDoc="0" locked="0" layoutInCell="1" allowOverlap="1" wp14:anchorId="5F06EF45" wp14:editId="1A27B666">
            <wp:simplePos x="0" y="0"/>
            <wp:positionH relativeFrom="column">
              <wp:posOffset>550545</wp:posOffset>
            </wp:positionH>
            <wp:positionV relativeFrom="paragraph">
              <wp:posOffset>4081145</wp:posOffset>
            </wp:positionV>
            <wp:extent cx="4777740" cy="3415665"/>
            <wp:effectExtent l="0" t="0" r="3810" b="0"/>
            <wp:wrapTopAndBottom/>
            <wp:docPr id="1128028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028400"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4777740" cy="3415665"/>
                    </a:xfrm>
                    <a:prstGeom prst="rect">
                      <a:avLst/>
                    </a:prstGeom>
                  </pic:spPr>
                </pic:pic>
              </a:graphicData>
            </a:graphic>
            <wp14:sizeRelH relativeFrom="margin">
              <wp14:pctWidth>0</wp14:pctWidth>
            </wp14:sizeRelH>
          </wp:anchor>
        </w:drawing>
      </w:r>
      <w:r>
        <w:rPr>
          <w:noProof/>
          <w:lang w:val="en-GB"/>
        </w:rPr>
        <w:drawing>
          <wp:anchor distT="0" distB="0" distL="114300" distR="114300" simplePos="0" relativeHeight="251657216" behindDoc="0" locked="0" layoutInCell="1" allowOverlap="1" wp14:anchorId="435B4313" wp14:editId="3A9FA91E">
            <wp:simplePos x="0" y="0"/>
            <wp:positionH relativeFrom="column">
              <wp:posOffset>405130</wp:posOffset>
            </wp:positionH>
            <wp:positionV relativeFrom="paragraph">
              <wp:posOffset>945515</wp:posOffset>
            </wp:positionV>
            <wp:extent cx="4813935" cy="3079750"/>
            <wp:effectExtent l="0" t="0" r="5715" b="6350"/>
            <wp:wrapTopAndBottom/>
            <wp:docPr id="263090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90207" name="Picture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813935" cy="3079750"/>
                    </a:xfrm>
                    <a:prstGeom prst="rect">
                      <a:avLst/>
                    </a:prstGeom>
                  </pic:spPr>
                </pic:pic>
              </a:graphicData>
            </a:graphic>
            <wp14:sizeRelV relativeFrom="margin">
              <wp14:pctHeight>0</wp14:pctHeight>
            </wp14:sizeRelV>
          </wp:anchor>
        </w:drawing>
      </w:r>
      <w:r w:rsidR="00A624CB" w:rsidRPr="00A624CB">
        <w:rPr>
          <w:noProof/>
          <w:lang w:val="en-GB"/>
        </w:rPr>
        <mc:AlternateContent>
          <mc:Choice Requires="wps">
            <w:drawing>
              <wp:anchor distT="0" distB="0" distL="114300" distR="114300" simplePos="0" relativeHeight="251660288" behindDoc="0" locked="0" layoutInCell="1" allowOverlap="1" wp14:anchorId="48E84B53" wp14:editId="402B85FC">
                <wp:simplePos x="0" y="0"/>
                <wp:positionH relativeFrom="margin">
                  <wp:posOffset>229842</wp:posOffset>
                </wp:positionH>
                <wp:positionV relativeFrom="paragraph">
                  <wp:posOffset>7584523</wp:posOffset>
                </wp:positionV>
                <wp:extent cx="5882005" cy="635"/>
                <wp:effectExtent l="0" t="0" r="4445" b="0"/>
                <wp:wrapTopAndBottom/>
                <wp:docPr id="345500447" name="Text Box 1"/>
                <wp:cNvGraphicFramePr/>
                <a:graphic xmlns:a="http://schemas.openxmlformats.org/drawingml/2006/main">
                  <a:graphicData uri="http://schemas.microsoft.com/office/word/2010/wordprocessingShape">
                    <wps:wsp>
                      <wps:cNvSpPr txBox="1"/>
                      <wps:spPr>
                        <a:xfrm>
                          <a:off x="0" y="0"/>
                          <a:ext cx="5882005" cy="635"/>
                        </a:xfrm>
                        <a:prstGeom prst="rect">
                          <a:avLst/>
                        </a:prstGeom>
                        <a:solidFill>
                          <a:prstClr val="white"/>
                        </a:solidFill>
                        <a:ln>
                          <a:noFill/>
                        </a:ln>
                      </wps:spPr>
                      <wps:txbx>
                        <w:txbxContent>
                          <w:p w14:paraId="69D90725" w14:textId="0EF0D8D2" w:rsidR="00A624CB" w:rsidRPr="002E6E08" w:rsidRDefault="00A624CB" w:rsidP="00A624CB">
                            <w:pPr>
                              <w:pStyle w:val="Caption"/>
                              <w:jc w:val="center"/>
                              <w:rPr>
                                <w:noProof/>
                                <w:sz w:val="22"/>
                                <w:szCs w:val="22"/>
                              </w:rPr>
                            </w:pPr>
                            <w:r>
                              <w:t xml:space="preserve">Figure </w:t>
                            </w:r>
                            <w:r>
                              <w:fldChar w:fldCharType="begin"/>
                            </w:r>
                            <w:r>
                              <w:instrText xml:space="preserve"> SEQ Figure \* ARABIC </w:instrText>
                            </w:r>
                            <w:r>
                              <w:fldChar w:fldCharType="separate"/>
                            </w:r>
                            <w:r w:rsidR="0058294B">
                              <w:rPr>
                                <w:noProof/>
                              </w:rPr>
                              <w:t>3</w:t>
                            </w:r>
                            <w:r>
                              <w:rPr>
                                <w:noProof/>
                              </w:rPr>
                              <w:fldChar w:fldCharType="end"/>
                            </w:r>
                            <w:r>
                              <w:t>. Probabilistic Total Eruption Mass (TEM) percentiles relative for different VEI eruption level. Top: line plot of VEI VS TEM at different percentiles. Bottom: Contour plot of VEI VS Percentiles show distribution of 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E84B53" id="_x0000_s1028" type="#_x0000_t202" style="position:absolute;margin-left:18.1pt;margin-top:597.2pt;width:463.15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" stroked="f">
                <v:textbox style="mso-fit-shape-to-text:t" inset="0,0,0,0">
                  <w:txbxContent>
                    <w:p w14:paraId="69D90725" w14:textId="0EF0D8D2" w:rsidR="00A624CB" w:rsidRPr="002E6E08" w:rsidRDefault="00A624CB" w:rsidP="00A624CB">
                      <w:pPr>
                        <w:pStyle w:val="Caption"/>
                        <w:jc w:val="center"/>
                        <w:rPr>
                          <w:noProof/>
                          <w:sz w:val="22"/>
                          <w:szCs w:val="22"/>
                        </w:rPr>
                      </w:pPr>
                      <w:r>
                        <w:t xml:space="preserve">Figure </w:t>
                      </w:r>
                      <w:r>
                        <w:fldChar w:fldCharType="begin"/>
                      </w:r>
                      <w:r>
                        <w:instrText xml:space="preserve"> SEQ Figure \* ARABIC </w:instrText>
                      </w:r>
                      <w:r>
                        <w:fldChar w:fldCharType="separate"/>
                      </w:r>
                      <w:r w:rsidR="0058294B">
                        <w:rPr>
                          <w:noProof/>
                        </w:rPr>
                        <w:t>3</w:t>
                      </w:r>
                      <w:r>
                        <w:rPr>
                          <w:noProof/>
                        </w:rPr>
                        <w:fldChar w:fldCharType="end"/>
                      </w:r>
                      <w:r>
                        <w:t>. Probabilistic Total Eruption Mass (TEM) percentiles relative for different VEI eruption level. Top: line plot of VEI VS TEM at different percentiles. Bottom: Contour plot of VEI VS Percentiles show distribution of TEM.</w:t>
                      </w:r>
                    </w:p>
                  </w:txbxContent>
                </v:textbox>
                <w10:wrap type="topAndBottom" anchorx="margin"/>
              </v:shape>
            </w:pict>
          </mc:Fallback>
        </mc:AlternateContent>
      </w:r>
      <w:r w:rsidR="00A624CB" w:rsidRPr="00A624CB">
        <w:t xml:space="preserve">For volcanic materials, such as tephra, typical densities range from 800 to 1200 kg/m³ (Hincks et al., 2018). To enhance the accuracy and robustness of these calculations, the code incorporates observed tephra density values from more than 130 volcanoes recorded in the Independent Volcanic Eruption Source Parameter Archive (IVESPA) database. </w:t>
      </w:r>
    </w:p>
    <w:p w14:paraId="05F01A99" w14:textId="77777777" w:rsidR="00A624CB" w:rsidRPr="00A624CB" w:rsidRDefault="00A624CB" w:rsidP="00A624CB">
      <w:pPr>
        <w:rPr>
          <w:b/>
          <w:bCs/>
          <w:lang w:val="en-GB"/>
        </w:rPr>
      </w:pPr>
      <w:r w:rsidRPr="00A624CB">
        <w:rPr>
          <w:b/>
          <w:bCs/>
          <w:lang w:val="en-GB"/>
        </w:rPr>
        <w:lastRenderedPageBreak/>
        <w:t>Steps 5 and 6: Mass Eruption Rate (MER) and Duration</w:t>
      </w:r>
    </w:p>
    <w:p w14:paraId="67390E7C" w14:textId="77777777" w:rsidR="00A624CB" w:rsidRPr="00A624CB" w:rsidRDefault="00A624CB" w:rsidP="00A624CB">
      <w:pPr>
        <w:rPr>
          <w:lang w:val="en-GB"/>
        </w:rPr>
      </w:pPr>
      <w:r w:rsidRPr="00A624CB">
        <w:rPr>
          <w:lang w:val="en-GB"/>
        </w:rPr>
        <w:t>The mass eruption rate (MER) is a critical parameter in volcanology, particularly for understanding the dispersal of volcanic ash in the atmosphere. Despite its significance, directly measuring MER is highly challenging due to the dynamic and unpredictable nature of volcanic eruptions.</w:t>
      </w:r>
    </w:p>
    <w:p w14:paraId="41205B52" w14:textId="1A7F0994" w:rsidR="00A624CB" w:rsidRPr="00A624CB" w:rsidRDefault="00A624CB" w:rsidP="00A624CB">
      <w:pPr>
        <w:rPr>
          <w:lang w:val="en-GB"/>
        </w:rPr>
      </w:pPr>
      <w:r w:rsidRPr="00A624CB">
        <w:rPr>
          <w:lang w:val="en-GB"/>
        </w:rPr>
        <w:t>To overcome this challenge, empirical databases such as IVESPA, Aubrey (2021), and Mastin et al. (2009) have compiled extensive records of eruption source parameters from past volcanic events. These databases include key parameters such as Total Erupted Mass (TEM), Mass Eruption Rate (MER), plume height, and eruption duration. Typically, MER is estimated using TEM and eruption duration or inferred from plume height observations, as the height of the eruption column is closely correlated with MER.</w:t>
      </w:r>
    </w:p>
    <w:p w14:paraId="115C3687" w14:textId="77777777" w:rsidR="00A624CB" w:rsidRPr="00A624CB" w:rsidRDefault="00A624CB" w:rsidP="00A624CB">
      <w:r w:rsidRPr="00A624CB">
        <w:t>While these methods are effective for research and retrospective analyses, they are less suitable for operational applications in real-time volcanic hazard simulations. This limitation stems from the lack of critical data—such as Total Erupted Mass (TEM), eruption column height, and duration—during the first few hours of an eruption, precisely when timely hazard forecasts are most crucial.</w:t>
      </w:r>
    </w:p>
    <w:p w14:paraId="19A49570" w14:textId="1C96C39F" w:rsidR="00A624CB" w:rsidRPr="00A624CB" w:rsidRDefault="00A624CB" w:rsidP="00A624CB">
      <w:r w:rsidRPr="00A624CB">
        <w:rPr>
          <w:noProof/>
          <w:lang w:val="en-GB"/>
        </w:rPr>
        <w:drawing>
          <wp:anchor distT="0" distB="0" distL="114300" distR="114300" simplePos="0" relativeHeight="251668480" behindDoc="0" locked="0" layoutInCell="1" allowOverlap="1" wp14:anchorId="19B81190" wp14:editId="22DBCD79">
            <wp:simplePos x="0" y="0"/>
            <wp:positionH relativeFrom="margin">
              <wp:posOffset>300714</wp:posOffset>
            </wp:positionH>
            <wp:positionV relativeFrom="margin">
              <wp:posOffset>4014221</wp:posOffset>
            </wp:positionV>
            <wp:extent cx="4850130" cy="4268470"/>
            <wp:effectExtent l="0" t="0" r="7620" b="0"/>
            <wp:wrapTopAndBottom/>
            <wp:docPr id="841465762" name="Picture 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465762" name="Picture 6" descr="A screenshot of a graph&#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50130" cy="4268470"/>
                    </a:xfrm>
                    <a:prstGeom prst="rect">
                      <a:avLst/>
                    </a:prstGeom>
                    <a:noFill/>
                  </pic:spPr>
                </pic:pic>
              </a:graphicData>
            </a:graphic>
            <wp14:sizeRelH relativeFrom="margin">
              <wp14:pctWidth>0</wp14:pctWidth>
            </wp14:sizeRelH>
            <wp14:sizeRelV relativeFrom="margin">
              <wp14:pctHeight>0</wp14:pctHeight>
            </wp14:sizeRelV>
          </wp:anchor>
        </w:drawing>
      </w:r>
      <w:r w:rsidRPr="00A624CB">
        <w:rPr>
          <w:noProof/>
          <w:lang w:val="en-GB"/>
        </w:rPr>
        <mc:AlternateContent>
          <mc:Choice Requires="wps">
            <w:drawing>
              <wp:anchor distT="0" distB="0" distL="114300" distR="114300" simplePos="0" relativeHeight="251664384" behindDoc="0" locked="0" layoutInCell="1" allowOverlap="1" wp14:anchorId="104B0806" wp14:editId="0185985D">
                <wp:simplePos x="0" y="0"/>
                <wp:positionH relativeFrom="margin">
                  <wp:posOffset>320150</wp:posOffset>
                </wp:positionH>
                <wp:positionV relativeFrom="page">
                  <wp:posOffset>9419839</wp:posOffset>
                </wp:positionV>
                <wp:extent cx="4810125" cy="405765"/>
                <wp:effectExtent l="0" t="0" r="9525" b="0"/>
                <wp:wrapTopAndBottom/>
                <wp:docPr id="958521994" name="Text Box 1"/>
                <wp:cNvGraphicFramePr/>
                <a:graphic xmlns:a="http://schemas.openxmlformats.org/drawingml/2006/main">
                  <a:graphicData uri="http://schemas.microsoft.com/office/word/2010/wordprocessingShape">
                    <wps:wsp>
                      <wps:cNvSpPr txBox="1"/>
                      <wps:spPr>
                        <a:xfrm>
                          <a:off x="0" y="0"/>
                          <a:ext cx="4810125" cy="405765"/>
                        </a:xfrm>
                        <a:prstGeom prst="rect">
                          <a:avLst/>
                        </a:prstGeom>
                        <a:solidFill>
                          <a:prstClr val="white"/>
                        </a:solidFill>
                        <a:ln>
                          <a:noFill/>
                        </a:ln>
                      </wps:spPr>
                      <wps:txbx>
                        <w:txbxContent>
                          <w:p w14:paraId="45F3FFCA" w14:textId="29C61D07" w:rsidR="00A624CB" w:rsidRPr="00757BFB" w:rsidRDefault="00A624CB" w:rsidP="00A624CB">
                            <w:pPr>
                              <w:pStyle w:val="Caption"/>
                              <w:jc w:val="center"/>
                              <w:rPr>
                                <w:rFonts w:asciiTheme="minorBidi" w:hAnsiTheme="minorBidi"/>
                                <w:sz w:val="22"/>
                                <w:szCs w:val="22"/>
                              </w:rPr>
                            </w:pPr>
                            <w:r>
                              <w:t xml:space="preserve">Figure </w:t>
                            </w:r>
                            <w:r>
                              <w:fldChar w:fldCharType="begin"/>
                            </w:r>
                            <w:r>
                              <w:instrText xml:space="preserve"> SEQ Figure \* ARABIC </w:instrText>
                            </w:r>
                            <w:r>
                              <w:fldChar w:fldCharType="separate"/>
                            </w:r>
                            <w:r w:rsidR="0058294B">
                              <w:rPr>
                                <w:noProof/>
                              </w:rPr>
                              <w:t>4</w:t>
                            </w:r>
                            <w:r>
                              <w:rPr>
                                <w:noProof/>
                              </w:rPr>
                              <w:fldChar w:fldCharType="end"/>
                            </w:r>
                            <w:r>
                              <w:t>. Correlation coefficients among various eruption source parameters, as derived from four prominent eruption databases: Mastin, Aubrey, IVESPA, and Spar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B0806" id="_x0000_s1029" type="#_x0000_t202" style="position:absolute;margin-left:25.2pt;margin-top:741.7pt;width:378.75pt;height:31.95pt;z-index:251664384;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" stroked="f">
                <v:textbox style="mso-fit-shape-to-text:t" inset="0,0,0,0">
                  <w:txbxContent>
                    <w:p w14:paraId="45F3FFCA" w14:textId="29C61D07" w:rsidR="00A624CB" w:rsidRPr="00757BFB" w:rsidRDefault="00A624CB" w:rsidP="00A624CB">
                      <w:pPr>
                        <w:pStyle w:val="Caption"/>
                        <w:jc w:val="center"/>
                        <w:rPr>
                          <w:rFonts w:asciiTheme="minorBidi" w:hAnsiTheme="minorBidi"/>
                          <w:sz w:val="22"/>
                          <w:szCs w:val="22"/>
                        </w:rPr>
                      </w:pPr>
                      <w:r>
                        <w:t xml:space="preserve">Figure </w:t>
                      </w:r>
                      <w:r>
                        <w:fldChar w:fldCharType="begin"/>
                      </w:r>
                      <w:r>
                        <w:instrText xml:space="preserve"> SEQ Figure \* ARABIC </w:instrText>
                      </w:r>
                      <w:r>
                        <w:fldChar w:fldCharType="separate"/>
                      </w:r>
                      <w:r w:rsidR="0058294B">
                        <w:rPr>
                          <w:noProof/>
                        </w:rPr>
                        <w:t>4</w:t>
                      </w:r>
                      <w:r>
                        <w:rPr>
                          <w:noProof/>
                        </w:rPr>
                        <w:fldChar w:fldCharType="end"/>
                      </w:r>
                      <w:r>
                        <w:t>. Correlation coefficients among various eruption source parameters, as derived from four prominent eruption databases: Mastin, Aubrey, IVESPA, and Sparks.</w:t>
                      </w:r>
                    </w:p>
                  </w:txbxContent>
                </v:textbox>
                <w10:wrap type="topAndBottom" anchorx="margin" anchory="page"/>
              </v:shape>
            </w:pict>
          </mc:Fallback>
        </mc:AlternateContent>
      </w:r>
      <w:r w:rsidRPr="00A624CB">
        <w:t>Figure 4 illustrates the correlation coefficients among various eruption source parameters derived from four prominent eruption databases: Mastin, Aubrey, IVESPA, and Sparks.</w:t>
      </w:r>
    </w:p>
    <w:p w14:paraId="5A05AC99" w14:textId="05C4CC6F" w:rsidR="00A624CB" w:rsidRPr="00A624CB" w:rsidRDefault="0058294B" w:rsidP="00A624CB">
      <w:r>
        <w:rPr>
          <w:noProof/>
        </w:rPr>
        <w:lastRenderedPageBreak/>
        <mc:AlternateContent>
          <mc:Choice Requires="wps">
            <w:drawing>
              <wp:anchor distT="0" distB="0" distL="114300" distR="114300" simplePos="0" relativeHeight="251678720" behindDoc="0" locked="0" layoutInCell="1" allowOverlap="1" wp14:anchorId="69E374A5" wp14:editId="78850E5E">
                <wp:simplePos x="0" y="0"/>
                <wp:positionH relativeFrom="column">
                  <wp:posOffset>286247</wp:posOffset>
                </wp:positionH>
                <wp:positionV relativeFrom="paragraph">
                  <wp:posOffset>7417684</wp:posOffset>
                </wp:positionV>
                <wp:extent cx="5731510" cy="635"/>
                <wp:effectExtent l="0" t="0" r="0" b="0"/>
                <wp:wrapTopAndBottom/>
                <wp:docPr id="517805965"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B43DEBD" w14:textId="0F9ED34E" w:rsidR="0058294B" w:rsidRPr="00907B90" w:rsidRDefault="0058294B" w:rsidP="00E93C94">
                            <w:pPr>
                              <w:pStyle w:val="Caption"/>
                              <w:jc w:val="center"/>
                              <w:rPr>
                                <w:rFonts w:eastAsiaTheme="minorHAnsi"/>
                                <w:noProof/>
                                <w:sz w:val="22"/>
                                <w:szCs w:val="22"/>
                              </w:rPr>
                            </w:pPr>
                            <w:r>
                              <w:t xml:space="preserve">Figure </w:t>
                            </w:r>
                            <w:r>
                              <w:fldChar w:fldCharType="begin"/>
                            </w:r>
                            <w:r>
                              <w:instrText xml:space="preserve"> SEQ Figure \* ARABIC </w:instrText>
                            </w:r>
                            <w:r>
                              <w:fldChar w:fldCharType="separate"/>
                            </w:r>
                            <w:r>
                              <w:rPr>
                                <w:noProof/>
                              </w:rPr>
                              <w:t>5</w:t>
                            </w:r>
                            <w:r>
                              <w:fldChar w:fldCharType="end"/>
                            </w:r>
                            <w:r>
                              <w:t>.</w:t>
                            </w:r>
                            <w:r w:rsidR="00E93C94" w:rsidRPr="00E93C94">
                              <w:t xml:space="preserve"> </w:t>
                            </w:r>
                            <w:r w:rsidR="00E93C94">
                              <w:t>Top</w:t>
                            </w:r>
                            <w:r w:rsidR="00FB6465">
                              <w:t xml:space="preserve"> panel: </w:t>
                            </w:r>
                            <w:r w:rsidR="00E93C94" w:rsidRPr="00E93C94">
                              <w:t>Contour plot of MER percentile versus TEM</w:t>
                            </w:r>
                            <w:r w:rsidR="00FB6465">
                              <w:t xml:space="preserve">. Bottom Panel: </w:t>
                            </w:r>
                            <w:r w:rsidR="00191561">
                              <w:t>P</w:t>
                            </w:r>
                            <w:r w:rsidR="00FB6465">
                              <w:t xml:space="preserve">osterior predictive plot </w:t>
                            </w:r>
                            <w:r w:rsidR="00191561">
                              <w:t>show observed and predicted samp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E374A5" id="_x0000_s1030" type="#_x0000_t202" style="position:absolute;margin-left:22.55pt;margin-top:584.05pt;width:451.3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s+rGgIAAD8EAAAOAAAAZHJzL2Uyb0RvYy54bWysU8Fu2zAMvQ/YPwi6L07apS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" stroked="f">
                <v:textbox style="mso-fit-shape-to-text:t" inset="0,0,0,0">
                  <w:txbxContent>
                    <w:p w14:paraId="4B43DEBD" w14:textId="0F9ED34E" w:rsidR="0058294B" w:rsidRPr="00907B90" w:rsidRDefault="0058294B" w:rsidP="00E93C94">
                      <w:pPr>
                        <w:pStyle w:val="Caption"/>
                        <w:jc w:val="center"/>
                        <w:rPr>
                          <w:rFonts w:eastAsiaTheme="minorHAnsi"/>
                          <w:noProof/>
                          <w:sz w:val="22"/>
                          <w:szCs w:val="22"/>
                        </w:rPr>
                      </w:pPr>
                      <w:r>
                        <w:t xml:space="preserve">Figure </w:t>
                      </w:r>
                      <w:r>
                        <w:fldChar w:fldCharType="begin"/>
                      </w:r>
                      <w:r>
                        <w:instrText xml:space="preserve"> SEQ Figure \* ARABIC </w:instrText>
                      </w:r>
                      <w:r>
                        <w:fldChar w:fldCharType="separate"/>
                      </w:r>
                      <w:r>
                        <w:rPr>
                          <w:noProof/>
                        </w:rPr>
                        <w:t>5</w:t>
                      </w:r>
                      <w:r>
                        <w:fldChar w:fldCharType="end"/>
                      </w:r>
                      <w:r>
                        <w:t>.</w:t>
                      </w:r>
                      <w:r w:rsidR="00E93C94" w:rsidRPr="00E93C94">
                        <w:t xml:space="preserve"> </w:t>
                      </w:r>
                      <w:r w:rsidR="00E93C94">
                        <w:t>Top</w:t>
                      </w:r>
                      <w:r w:rsidR="00FB6465">
                        <w:t xml:space="preserve"> panel: </w:t>
                      </w:r>
                      <w:r w:rsidR="00E93C94" w:rsidRPr="00E93C94">
                        <w:t>Contour plot of MER percentile versus TEM</w:t>
                      </w:r>
                      <w:r w:rsidR="00FB6465">
                        <w:t xml:space="preserve">. Bottom Panel: </w:t>
                      </w:r>
                      <w:r w:rsidR="00191561">
                        <w:t>P</w:t>
                      </w:r>
                      <w:r w:rsidR="00FB6465">
                        <w:t xml:space="preserve">osterior predictive plot </w:t>
                      </w:r>
                      <w:r w:rsidR="00191561">
                        <w:t>show observed and predicted samples.</w:t>
                      </w:r>
                    </w:p>
                  </w:txbxContent>
                </v:textbox>
                <w10:wrap type="topAndBottom"/>
              </v:shape>
            </w:pict>
          </mc:Fallback>
        </mc:AlternateContent>
      </w:r>
      <w:r>
        <w:rPr>
          <w:noProof/>
        </w:rPr>
        <mc:AlternateContent>
          <mc:Choice Requires="wpg">
            <w:drawing>
              <wp:anchor distT="0" distB="0" distL="114300" distR="114300" simplePos="0" relativeHeight="251676672" behindDoc="0" locked="0" layoutInCell="1" allowOverlap="1" wp14:anchorId="0C30495E" wp14:editId="68DA39BB">
                <wp:simplePos x="0" y="0"/>
                <wp:positionH relativeFrom="column">
                  <wp:posOffset>0</wp:posOffset>
                </wp:positionH>
                <wp:positionV relativeFrom="paragraph">
                  <wp:posOffset>803082</wp:posOffset>
                </wp:positionV>
                <wp:extent cx="5731510" cy="6598119"/>
                <wp:effectExtent l="0" t="0" r="2540" b="0"/>
                <wp:wrapTopAndBottom/>
                <wp:docPr id="302206606" name="Group 8"/>
                <wp:cNvGraphicFramePr/>
                <a:graphic xmlns:a="http://schemas.openxmlformats.org/drawingml/2006/main">
                  <a:graphicData uri="http://schemas.microsoft.com/office/word/2010/wordprocessingGroup">
                    <wpg:wgp>
                      <wpg:cNvGrpSpPr/>
                      <wpg:grpSpPr>
                        <a:xfrm>
                          <a:off x="0" y="0"/>
                          <a:ext cx="5731510" cy="6598119"/>
                          <a:chOff x="0" y="0"/>
                          <a:chExt cx="5731510" cy="6598119"/>
                        </a:xfrm>
                      </wpg:grpSpPr>
                      <pic:pic xmlns:pic="http://schemas.openxmlformats.org/drawingml/2006/picture">
                        <pic:nvPicPr>
                          <pic:cNvPr id="1263818898" name="Picture 5"/>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bwMode="auto">
                          <a:xfrm>
                            <a:off x="333955" y="0"/>
                            <a:ext cx="4754880" cy="3196590"/>
                          </a:xfrm>
                          <a:prstGeom prst="rect">
                            <a:avLst/>
                          </a:prstGeom>
                          <a:noFill/>
                        </pic:spPr>
                      </pic:pic>
                      <pic:pic xmlns:pic="http://schemas.openxmlformats.org/drawingml/2006/picture">
                        <pic:nvPicPr>
                          <pic:cNvPr id="86969564" name="Picture 1" descr="A graph of a graph showing a number of statistical data&#10;&#10;Description automatically generated with medium confidence"/>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3196424"/>
                            <a:ext cx="5731510" cy="3401695"/>
                          </a:xfrm>
                          <a:prstGeom prst="rect">
                            <a:avLst/>
                          </a:prstGeom>
                        </pic:spPr>
                      </pic:pic>
                    </wpg:wgp>
                  </a:graphicData>
                </a:graphic>
              </wp:anchor>
            </w:drawing>
          </mc:Choice>
          <mc:Fallback>
            <w:pict>
              <v:group w14:anchorId="1A883E2D" id="Group 8" o:spid="_x0000_s1026" style="position:absolute;margin-left:0;margin-top:63.25pt;width:451.3pt;height:519.55pt;z-index:251676672" coordsize="57315,65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3339;width:47549;height:319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">
                  <v:imagedata r:id="rId20" o:title=""/>
                </v:shape>
                <v:shape id="Picture 1" o:spid="_x0000_s1028" type="#_x0000_t75" alt="A graph of a graph showing a number of statistical data&#10;&#10;Description automatically generated with medium confidence" style="position:absolute;top:31964;width:57315;height:34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">
                  <v:imagedata r:id="rId21" o:title="A graph of a graph showing a number of statistical data&#10;&#10;Description automatically generated with medium confidence"/>
                </v:shape>
                <w10:wrap type="topAndBottom"/>
              </v:group>
            </w:pict>
          </mc:Fallback>
        </mc:AlternateContent>
      </w:r>
      <w:r w:rsidR="00A624CB" w:rsidRPr="00A624CB">
        <w:t xml:space="preserve">The analysis reveals strong empirical relationships, particularly between TEM and MER, as well as between MER and plume height. These findings highlight the potential of empirical models for estimating MER.   </w:t>
      </w:r>
    </w:p>
    <w:p w14:paraId="0C22F4F3" w14:textId="5AC3CCD1" w:rsidR="00A624CB" w:rsidRPr="00A624CB" w:rsidRDefault="00A624CB" w:rsidP="00A624CB"/>
    <w:p w14:paraId="341BCE6B" w14:textId="5B3EDDFE" w:rsidR="00A624CB" w:rsidRPr="00A624CB" w:rsidRDefault="00A624CB" w:rsidP="00A624CB">
      <w:pPr>
        <w:rPr>
          <w:b/>
          <w:bCs/>
          <w:lang w:val="en-GB"/>
        </w:rPr>
      </w:pPr>
      <w:r w:rsidRPr="00A624CB">
        <w:rPr>
          <w:b/>
          <w:bCs/>
          <w:lang w:val="en-GB"/>
        </w:rPr>
        <w:t>Step 7: Estimate plume height</w:t>
      </w:r>
    </w:p>
    <w:p w14:paraId="29CAA4EE" w14:textId="661C9202" w:rsidR="00A624CB" w:rsidRPr="00A624CB" w:rsidRDefault="00A624CB" w:rsidP="00A624CB">
      <w:r w:rsidRPr="00A624CB">
        <w:t>We employ a Bayesian linear regression model to investigate the relationship between volcanic eruption strength, measured as Mass Eruption Rate (MER), and plume height. The model assumes a linear relationship between the logarithms of MER and plume height, a transformation that often simplifies the association and enhances model accuracy.</w:t>
      </w:r>
    </w:p>
    <w:p w14:paraId="5E2611EE" w14:textId="5A1127A5" w:rsidR="00A624CB" w:rsidRPr="00A624CB" w:rsidRDefault="00A624CB" w:rsidP="00A624CB">
      <w:r w:rsidRPr="00A624CB">
        <w:t>Parameter estimation is performed using Maximum Likelihood Estimation (MLE), which optimizes the intercept and slope of the regression line by identifying parameters that maximize the likelihood of the observed data, ensuring an optimal fit.</w:t>
      </w:r>
    </w:p>
    <w:p w14:paraId="758ABEA2" w14:textId="18152AEC" w:rsidR="00A624CB" w:rsidRPr="00A624CB" w:rsidRDefault="00A624CB" w:rsidP="00A624CB">
      <w:r w:rsidRPr="00A624CB">
        <w:t>Incorporating Bayesian principles, the model integrates prior assumptions about the MER–plume height relationship. These priors are updated with observed data to produce a posterior distribution, providing a framework that explicitly quantifies uncertainty and enhances interpretability.</w:t>
      </w:r>
    </w:p>
    <w:p w14:paraId="66C0519F" w14:textId="4BF59453" w:rsidR="00A624CB" w:rsidRPr="00A624CB" w:rsidRDefault="00A624CB" w:rsidP="00A624CB">
      <w:r w:rsidRPr="00A624CB">
        <w:t>To comprehensively assess uncertainty, the model uses techniques to sample from the posterior distributions of key parameters, including the intercept, slope, and variance.</w:t>
      </w:r>
    </w:p>
    <w:p w14:paraId="7B083BDE" w14:textId="77777777" w:rsidR="00A624CB" w:rsidRPr="00A624CB" w:rsidRDefault="00A624CB" w:rsidP="00A624CB">
      <w:r w:rsidRPr="00A624CB">
        <w:t xml:space="preserve">The model is also applied to scenarios with plume height observations, such as those reported in Volcanic Ash Advisory (VAA) notifications. In these cases, it can be used inversely to estimate MER based on observed plume height. By leveraging the established relationship between the logarithms of MER and plume height, the posterior distributions of regression parameters enable probabilistic predictions of MER. This approach is particularly valuable for real-time </w:t>
      </w:r>
      <w:r w:rsidRPr="00A624CB">
        <w:lastRenderedPageBreak/>
        <w:t xml:space="preserve">volcanic monitoring and hazard assessment, providing rapid estimates of eruption strength from plume height measurements. </w:t>
      </w:r>
    </w:p>
    <w:p w14:paraId="05ED9E33" w14:textId="77777777" w:rsidR="00A624CB" w:rsidRPr="00A624CB" w:rsidRDefault="00A624CB" w:rsidP="00A624CB"/>
    <w:p w14:paraId="07DAC965" w14:textId="77777777" w:rsidR="00A624CB" w:rsidRPr="00A624CB" w:rsidRDefault="00A624CB" w:rsidP="00A624CB">
      <w:pPr>
        <w:rPr>
          <w:b/>
          <w:bCs/>
        </w:rPr>
      </w:pPr>
      <w:r w:rsidRPr="00A624CB">
        <w:rPr>
          <w:b/>
          <w:bCs/>
          <w:lang w:val="en-GB"/>
        </w:rPr>
        <w:t xml:space="preserve">Mass fraction of fine ash </w:t>
      </w:r>
    </w:p>
    <w:p w14:paraId="6F6CEA60" w14:textId="77777777" w:rsidR="00A624CB" w:rsidRPr="00A624CB" w:rsidRDefault="00A624CB" w:rsidP="00A624CB">
      <w:r w:rsidRPr="00A624CB">
        <w:t>The grain size of tephra, particularly fine ash, is critical for understanding aviation hazards. Fine ash can travel vast distances, remain suspended in the atmosphere for extended periods, and pose significant risks to aircraft. Volcanic eruptions produce particles ranging in size from several meters to fractions of a micron. Larger particles settle quickly due to their terminal velocity, typically within the first 30 minutes, and deposit near the eruption site. In contrast, the mass fraction of fine ash, a key parameter derived from the total grain size distribution (TGSD), plays a crucial role in hazard assessment.</w:t>
      </w:r>
    </w:p>
    <w:p w14:paraId="4068580A" w14:textId="77777777" w:rsidR="00A624CB" w:rsidRPr="00A624CB" w:rsidRDefault="00A624CB" w:rsidP="00A624CB">
      <w:r w:rsidRPr="00A624CB">
        <w:t>Accurate TGSD analysis, however, is challenging due to sampling constraints and the dynamic behavior of ash clouds. Immediate sampling, ideally within days of the eruption, is necessary to capture an accurate TGSD, especially in areas where deposits can be accessed over land. Despite its importance, very few studies have successfully conducted such immediate sampling.</w:t>
      </w:r>
    </w:p>
    <w:p w14:paraId="7E065883" w14:textId="77777777" w:rsidR="00A624CB" w:rsidRPr="00A624CB" w:rsidRDefault="00A624CB" w:rsidP="00A624CB">
      <w:r w:rsidRPr="00A624CB">
        <w:t>In this project, we leverage data from approximately 1,520 Holocene volcanoes cataloged in the Smithsonian Database, which includes information on the mass fraction of fine debris (M63) (Mastin et al., 2009) and mass eruption rates. By analyzing the relationship between mass eruption rate and the mass fraction of fine debris (M63), we produce probabilistic predictions for the mass fraction of fine debris based on given mass eruption rate values.</w:t>
      </w:r>
    </w:p>
    <w:p w14:paraId="547E9479" w14:textId="6C6FF77A" w:rsidR="00A624CB" w:rsidRPr="00A624CB" w:rsidRDefault="003D6F36" w:rsidP="00A624CB">
      <w:r>
        <w:rPr>
          <w:noProof/>
          <w:lang w:val="en-GB"/>
        </w:rPr>
        <w:lastRenderedPageBreak/>
        <w:drawing>
          <wp:anchor distT="0" distB="0" distL="114300" distR="114300" simplePos="0" relativeHeight="251663360" behindDoc="0" locked="0" layoutInCell="1" allowOverlap="1" wp14:anchorId="50DDA39B" wp14:editId="3CAADA4D">
            <wp:simplePos x="0" y="0"/>
            <wp:positionH relativeFrom="column">
              <wp:posOffset>739140</wp:posOffset>
            </wp:positionH>
            <wp:positionV relativeFrom="paragraph">
              <wp:posOffset>3490595</wp:posOffset>
            </wp:positionV>
            <wp:extent cx="4438015" cy="3103880"/>
            <wp:effectExtent l="0" t="0" r="635" b="1270"/>
            <wp:wrapTopAndBottom/>
            <wp:docPr id="2101703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703284" name="Picture 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38015" cy="3103880"/>
                    </a:xfrm>
                    <a:prstGeom prst="rect">
                      <a:avLst/>
                    </a:prstGeom>
                  </pic:spPr>
                </pic:pic>
              </a:graphicData>
            </a:graphic>
          </wp:anchor>
        </w:drawing>
      </w:r>
      <w:r>
        <w:rPr>
          <w:noProof/>
          <w:lang w:val="en-GB"/>
        </w:rPr>
        <w:drawing>
          <wp:anchor distT="0" distB="0" distL="114300" distR="114300" simplePos="0" relativeHeight="251662336" behindDoc="0" locked="0" layoutInCell="1" allowOverlap="1" wp14:anchorId="69580CA1" wp14:editId="60BFE46C">
            <wp:simplePos x="0" y="0"/>
            <wp:positionH relativeFrom="column">
              <wp:posOffset>596265</wp:posOffset>
            </wp:positionH>
            <wp:positionV relativeFrom="paragraph">
              <wp:posOffset>0</wp:posOffset>
            </wp:positionV>
            <wp:extent cx="4580890" cy="3249930"/>
            <wp:effectExtent l="0" t="0" r="0" b="7620"/>
            <wp:wrapTopAndBottom/>
            <wp:docPr id="1465113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113876" name="Picture 1"/>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80890" cy="3249930"/>
                    </a:xfrm>
                    <a:prstGeom prst="rect">
                      <a:avLst/>
                    </a:prstGeom>
                  </pic:spPr>
                </pic:pic>
              </a:graphicData>
            </a:graphic>
          </wp:anchor>
        </w:drawing>
      </w:r>
      <w:r w:rsidR="00A624CB" w:rsidRPr="00A624CB">
        <w:rPr>
          <w:noProof/>
          <w:lang w:val="en-GB"/>
        </w:rPr>
        <mc:AlternateContent>
          <mc:Choice Requires="wps">
            <w:drawing>
              <wp:anchor distT="0" distB="0" distL="114300" distR="114300" simplePos="0" relativeHeight="251665408" behindDoc="0" locked="0" layoutInCell="1" allowOverlap="1" wp14:anchorId="684C3258" wp14:editId="7D32D9D5">
                <wp:simplePos x="0" y="0"/>
                <wp:positionH relativeFrom="margin">
                  <wp:align>center</wp:align>
                </wp:positionH>
                <wp:positionV relativeFrom="paragraph">
                  <wp:posOffset>6752038</wp:posOffset>
                </wp:positionV>
                <wp:extent cx="5011420" cy="635"/>
                <wp:effectExtent l="0" t="0" r="0" b="6985"/>
                <wp:wrapTopAndBottom/>
                <wp:docPr id="1833184623" name="Text Box 1"/>
                <wp:cNvGraphicFramePr/>
                <a:graphic xmlns:a="http://schemas.openxmlformats.org/drawingml/2006/main">
                  <a:graphicData uri="http://schemas.microsoft.com/office/word/2010/wordprocessingShape">
                    <wps:wsp>
                      <wps:cNvSpPr txBox="1"/>
                      <wps:spPr>
                        <a:xfrm>
                          <a:off x="0" y="0"/>
                          <a:ext cx="5011420" cy="635"/>
                        </a:xfrm>
                        <a:prstGeom prst="rect">
                          <a:avLst/>
                        </a:prstGeom>
                        <a:solidFill>
                          <a:prstClr val="white"/>
                        </a:solidFill>
                        <a:ln>
                          <a:noFill/>
                        </a:ln>
                      </wps:spPr>
                      <wps:txbx>
                        <w:txbxContent>
                          <w:p w14:paraId="3368FCC6" w14:textId="46F8A986" w:rsidR="00A624CB" w:rsidRPr="00A2647E" w:rsidRDefault="00A624CB" w:rsidP="00A624CB">
                            <w:pPr>
                              <w:pStyle w:val="Caption"/>
                              <w:jc w:val="center"/>
                              <w:rPr>
                                <w:rFonts w:ascii="Times New Roman" w:eastAsia="Times New Roman" w:hAnsi="Times New Roman" w:cs="Times New Roman"/>
                                <w:noProof/>
                                <w:kern w:val="0"/>
                              </w:rPr>
                            </w:pPr>
                            <w:r>
                              <w:t xml:space="preserve">Figure </w:t>
                            </w:r>
                            <w:r>
                              <w:fldChar w:fldCharType="begin"/>
                            </w:r>
                            <w:r>
                              <w:instrText xml:space="preserve"> SEQ Figure \* ARABIC </w:instrText>
                            </w:r>
                            <w:r>
                              <w:fldChar w:fldCharType="separate"/>
                            </w:r>
                            <w:r w:rsidR="0058294B">
                              <w:rPr>
                                <w:noProof/>
                              </w:rPr>
                              <w:t>6</w:t>
                            </w:r>
                            <w:r>
                              <w:rPr>
                                <w:noProof/>
                              </w:rPr>
                              <w:fldChar w:fldCharType="end"/>
                            </w:r>
                            <w:r>
                              <w:t xml:space="preserve">. Top panel: Bottom: </w:t>
                            </w:r>
                            <w:r w:rsidRPr="009D305B">
                              <w:t xml:space="preserve">2D contour plots of </w:t>
                            </w:r>
                            <w:r>
                              <w:t>Height</w:t>
                            </w:r>
                            <w:r w:rsidRPr="009D305B">
                              <w:t xml:space="preserve"> percentiles versus</w:t>
                            </w:r>
                            <w:r>
                              <w:t xml:space="preserve"> MER</w:t>
                            </w:r>
                            <w:r w:rsidRPr="009D305B">
                              <w:t>, aiding in visual interpretation of the model's output.</w:t>
                            </w:r>
                            <w:r>
                              <w:t xml:space="preserve">  Bottom panel: </w:t>
                            </w:r>
                            <w:r w:rsidRPr="009D305B">
                              <w:t>2D contour plots of MER percentiles versus plume height, aiding in visual interpretation of the model's outp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4C3258" id="_x0000_s1031" type="#_x0000_t202" style="position:absolute;margin-left:0;margin-top:531.65pt;width:394.6pt;height:.05pt;z-index:2516654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" stroked="f">
                <v:textbox style="mso-fit-shape-to-text:t" inset="0,0,0,0">
                  <w:txbxContent>
                    <w:p w14:paraId="3368FCC6" w14:textId="46F8A986" w:rsidR="00A624CB" w:rsidRPr="00A2647E" w:rsidRDefault="00A624CB" w:rsidP="00A624CB">
                      <w:pPr>
                        <w:pStyle w:val="Caption"/>
                        <w:jc w:val="center"/>
                        <w:rPr>
                          <w:rFonts w:ascii="Times New Roman" w:eastAsia="Times New Roman" w:hAnsi="Times New Roman" w:cs="Times New Roman"/>
                          <w:noProof/>
                          <w:kern w:val="0"/>
                        </w:rPr>
                      </w:pPr>
                      <w:r>
                        <w:t xml:space="preserve">Figure </w:t>
                      </w:r>
                      <w:r>
                        <w:fldChar w:fldCharType="begin"/>
                      </w:r>
                      <w:r>
                        <w:instrText xml:space="preserve"> SEQ Figure \* ARABIC </w:instrText>
                      </w:r>
                      <w:r>
                        <w:fldChar w:fldCharType="separate"/>
                      </w:r>
                      <w:r w:rsidR="0058294B">
                        <w:rPr>
                          <w:noProof/>
                        </w:rPr>
                        <w:t>6</w:t>
                      </w:r>
                      <w:r>
                        <w:rPr>
                          <w:noProof/>
                        </w:rPr>
                        <w:fldChar w:fldCharType="end"/>
                      </w:r>
                      <w:r>
                        <w:t xml:space="preserve">. Top panel: Bottom: </w:t>
                      </w:r>
                      <w:r w:rsidRPr="009D305B">
                        <w:t xml:space="preserve">2D contour plots of </w:t>
                      </w:r>
                      <w:r>
                        <w:t>Height</w:t>
                      </w:r>
                      <w:r w:rsidRPr="009D305B">
                        <w:t xml:space="preserve"> percentiles versus</w:t>
                      </w:r>
                      <w:r>
                        <w:t xml:space="preserve"> MER</w:t>
                      </w:r>
                      <w:r w:rsidRPr="009D305B">
                        <w:t>, aiding in visual interpretation of the model's output.</w:t>
                      </w:r>
                      <w:r>
                        <w:t xml:space="preserve">  Bottom panel: </w:t>
                      </w:r>
                      <w:r w:rsidRPr="009D305B">
                        <w:t>2D contour plots of MER percentiles versus plume height, aiding in visual interpretation of the model's output.</w:t>
                      </w:r>
                    </w:p>
                  </w:txbxContent>
                </v:textbox>
                <w10:wrap type="topAndBottom" anchorx="margin"/>
              </v:shape>
            </w:pict>
          </mc:Fallback>
        </mc:AlternateContent>
      </w:r>
    </w:p>
    <w:p w14:paraId="1712BB9A" w14:textId="14393797" w:rsidR="00A624CB" w:rsidRPr="00A624CB" w:rsidRDefault="00A624CB" w:rsidP="00A624CB">
      <w:pPr>
        <w:rPr>
          <w:lang w:val="en-GB"/>
        </w:rPr>
      </w:pPr>
    </w:p>
    <w:p w14:paraId="44B3CE06" w14:textId="72F6F4EA" w:rsidR="00A624CB" w:rsidRPr="00A624CB" w:rsidRDefault="00A624CB" w:rsidP="004A2293">
      <w:pPr>
        <w:rPr>
          <w:i/>
          <w:iCs/>
          <w:lang w:val="en-GB"/>
        </w:rPr>
      </w:pPr>
    </w:p>
    <w:p w14:paraId="40F3962B" w14:textId="77777777" w:rsidR="00A624CB" w:rsidRPr="00A624CB" w:rsidRDefault="00A624CB" w:rsidP="00A624CB">
      <w:pPr>
        <w:rPr>
          <w:lang w:val="en-GB"/>
        </w:rPr>
      </w:pPr>
    </w:p>
    <w:p w14:paraId="74006300" w14:textId="77777777" w:rsidR="004A2293" w:rsidRDefault="004A2293" w:rsidP="00A624CB">
      <w:pPr>
        <w:rPr>
          <w:b/>
          <w:bCs/>
        </w:rPr>
      </w:pPr>
    </w:p>
    <w:p w14:paraId="1677801F" w14:textId="77777777" w:rsidR="004A2293" w:rsidRDefault="004A2293" w:rsidP="00A624CB">
      <w:pPr>
        <w:rPr>
          <w:b/>
          <w:bCs/>
        </w:rPr>
      </w:pPr>
    </w:p>
    <w:p w14:paraId="53CD2A7F" w14:textId="6D9FEE19" w:rsidR="004A2293" w:rsidRDefault="004A2293" w:rsidP="00A624CB">
      <w:pPr>
        <w:rPr>
          <w:b/>
          <w:bCs/>
        </w:rPr>
      </w:pPr>
      <w:r>
        <w:rPr>
          <w:noProof/>
        </w:rPr>
        <w:lastRenderedPageBreak/>
        <mc:AlternateContent>
          <mc:Choice Requires="wps">
            <w:drawing>
              <wp:anchor distT="0" distB="0" distL="114300" distR="114300" simplePos="0" relativeHeight="251673600" behindDoc="0" locked="0" layoutInCell="1" allowOverlap="1" wp14:anchorId="2B7E23AE" wp14:editId="65A36670">
                <wp:simplePos x="0" y="0"/>
                <wp:positionH relativeFrom="column">
                  <wp:posOffset>405130</wp:posOffset>
                </wp:positionH>
                <wp:positionV relativeFrom="paragraph">
                  <wp:posOffset>3999230</wp:posOffset>
                </wp:positionV>
                <wp:extent cx="4507865" cy="635"/>
                <wp:effectExtent l="0" t="0" r="6985" b="6350"/>
                <wp:wrapTopAndBottom/>
                <wp:docPr id="1015723954" name="Text Box 1"/>
                <wp:cNvGraphicFramePr/>
                <a:graphic xmlns:a="http://schemas.openxmlformats.org/drawingml/2006/main">
                  <a:graphicData uri="http://schemas.microsoft.com/office/word/2010/wordprocessingShape">
                    <wps:wsp>
                      <wps:cNvSpPr txBox="1"/>
                      <wps:spPr>
                        <a:xfrm>
                          <a:off x="0" y="0"/>
                          <a:ext cx="4507865" cy="635"/>
                        </a:xfrm>
                        <a:prstGeom prst="rect">
                          <a:avLst/>
                        </a:prstGeom>
                        <a:solidFill>
                          <a:prstClr val="white"/>
                        </a:solidFill>
                        <a:ln>
                          <a:noFill/>
                        </a:ln>
                      </wps:spPr>
                      <wps:txbx>
                        <w:txbxContent>
                          <w:p w14:paraId="138A3778" w14:textId="5183E252" w:rsidR="004A2293" w:rsidRPr="004A2293" w:rsidRDefault="004A2293" w:rsidP="004A2293">
                            <w:pPr>
                              <w:jc w:val="center"/>
                              <w:rPr>
                                <w:i/>
                                <w:iCs/>
                                <w:lang w:val="en-GB"/>
                              </w:rPr>
                            </w:pPr>
                            <w:r>
                              <w:t xml:space="preserve">Figure </w:t>
                            </w:r>
                            <w:r>
                              <w:fldChar w:fldCharType="begin"/>
                            </w:r>
                            <w:r>
                              <w:instrText xml:space="preserve"> SEQ Figure \* ARABIC </w:instrText>
                            </w:r>
                            <w:r>
                              <w:fldChar w:fldCharType="separate"/>
                            </w:r>
                            <w:r w:rsidR="0058294B">
                              <w:rPr>
                                <w:noProof/>
                              </w:rPr>
                              <w:t>7</w:t>
                            </w:r>
                            <w:r>
                              <w:rPr>
                                <w:noProof/>
                              </w:rPr>
                              <w:fldChar w:fldCharType="end"/>
                            </w:r>
                            <w:r>
                              <w:t xml:space="preserve">. </w:t>
                            </w:r>
                            <w:r w:rsidRPr="00A624CB">
                              <w:rPr>
                                <w:i/>
                                <w:iCs/>
                                <w:lang w:val="en-GB"/>
                              </w:rPr>
                              <w:t>Probabilistic relationship between Mass Eruption Rate (MER) and mass fraction of fine debr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7E23AE" id="_x0000_s1032" type="#_x0000_t202" style="position:absolute;margin-left:31.9pt;margin-top:314.9pt;width:354.9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" stroked="f">
                <v:textbox style="mso-fit-shape-to-text:t" inset="0,0,0,0">
                  <w:txbxContent>
                    <w:p w14:paraId="138A3778" w14:textId="5183E252" w:rsidR="004A2293" w:rsidRPr="004A2293" w:rsidRDefault="004A2293" w:rsidP="004A2293">
                      <w:pPr>
                        <w:jc w:val="center"/>
                        <w:rPr>
                          <w:i/>
                          <w:iCs/>
                          <w:lang w:val="en-GB"/>
                        </w:rPr>
                      </w:pPr>
                      <w:r>
                        <w:t xml:space="preserve">Figure </w:t>
                      </w:r>
                      <w:r>
                        <w:fldChar w:fldCharType="begin"/>
                      </w:r>
                      <w:r>
                        <w:instrText xml:space="preserve"> SEQ Figure \* ARABIC </w:instrText>
                      </w:r>
                      <w:r>
                        <w:fldChar w:fldCharType="separate"/>
                      </w:r>
                      <w:r w:rsidR="0058294B">
                        <w:rPr>
                          <w:noProof/>
                        </w:rPr>
                        <w:t>7</w:t>
                      </w:r>
                      <w:r>
                        <w:rPr>
                          <w:noProof/>
                        </w:rPr>
                        <w:fldChar w:fldCharType="end"/>
                      </w:r>
                      <w:r>
                        <w:t xml:space="preserve">. </w:t>
                      </w:r>
                      <w:r w:rsidRPr="00A624CB">
                        <w:rPr>
                          <w:i/>
                          <w:iCs/>
                          <w:lang w:val="en-GB"/>
                        </w:rPr>
                        <w:t>Probabilistic relationship between Mass Eruption Rate (MER) and mass fraction of fine debris.</w:t>
                      </w:r>
                    </w:p>
                  </w:txbxContent>
                </v:textbox>
                <w10:wrap type="topAndBottom"/>
              </v:shape>
            </w:pict>
          </mc:Fallback>
        </mc:AlternateContent>
      </w:r>
      <w:r w:rsidRPr="00A624CB">
        <w:rPr>
          <w:noProof/>
          <w:lang w:val="en-GB"/>
        </w:rPr>
        <w:drawing>
          <wp:anchor distT="0" distB="0" distL="114300" distR="114300" simplePos="0" relativeHeight="251671552" behindDoc="0" locked="0" layoutInCell="1" allowOverlap="1" wp14:anchorId="327A675D" wp14:editId="22C47403">
            <wp:simplePos x="0" y="0"/>
            <wp:positionH relativeFrom="column">
              <wp:posOffset>-372911</wp:posOffset>
            </wp:positionH>
            <wp:positionV relativeFrom="paragraph">
              <wp:posOffset>293204</wp:posOffset>
            </wp:positionV>
            <wp:extent cx="5731510" cy="3653155"/>
            <wp:effectExtent l="0" t="0" r="2540" b="4445"/>
            <wp:wrapTopAndBottom/>
            <wp:docPr id="1071557390" name="Picture 1" descr="A char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557390" name="Picture 1" descr="A chart of a graph&#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5731510" cy="3653155"/>
                    </a:xfrm>
                    <a:prstGeom prst="rect">
                      <a:avLst/>
                    </a:prstGeom>
                  </pic:spPr>
                </pic:pic>
              </a:graphicData>
            </a:graphic>
          </wp:anchor>
        </w:drawing>
      </w:r>
    </w:p>
    <w:p w14:paraId="49CF504E" w14:textId="4BD34BC7" w:rsidR="004A2293" w:rsidRDefault="004A2293" w:rsidP="00A624CB">
      <w:pPr>
        <w:rPr>
          <w:b/>
          <w:bCs/>
        </w:rPr>
      </w:pPr>
    </w:p>
    <w:p w14:paraId="5BD4CF3A" w14:textId="5794E1F9" w:rsidR="00A624CB" w:rsidRPr="00A624CB" w:rsidRDefault="00A624CB" w:rsidP="00A624CB">
      <w:pPr>
        <w:rPr>
          <w:b/>
          <w:bCs/>
        </w:rPr>
      </w:pPr>
      <w:r w:rsidRPr="00A624CB">
        <w:rPr>
          <w:b/>
          <w:bCs/>
        </w:rPr>
        <w:t>References</w:t>
      </w:r>
    </w:p>
    <w:p w14:paraId="50DAB21A" w14:textId="77777777" w:rsidR="00A624CB" w:rsidRPr="00A624CB" w:rsidRDefault="00A624CB" w:rsidP="00A624CB">
      <w:pPr>
        <w:rPr>
          <w:lang w:val="en-GB"/>
        </w:rPr>
      </w:pPr>
      <w:r w:rsidRPr="00A624CB">
        <w:fldChar w:fldCharType="begin"/>
      </w:r>
      <w:r w:rsidRPr="00A624CB">
        <w:instrText xml:space="preserve"> ADDIN ZOTERO_BIBL {"uncited":[],"omitted":[],"custom":[]} CSL_BIBLIOGRAPHY </w:instrText>
      </w:r>
      <w:r w:rsidRPr="00A624CB">
        <w:fldChar w:fldCharType="separate"/>
      </w:r>
      <w:r w:rsidRPr="00A624CB">
        <w:rPr>
          <w:lang w:val="en-GB"/>
        </w:rPr>
        <w:t>Aubry, T.J. et al., 2023, New Insights Into the Relationship Between Mass Eruption Rate and Volcanic Column Height Based On the IVESPA Data Set: Geophysical Research Letters, v. 50, p. e2022GL102633, doi:10.1029/2022GL102633.</w:t>
      </w:r>
    </w:p>
    <w:p w14:paraId="70EF7A84" w14:textId="77777777" w:rsidR="00A624CB" w:rsidRPr="00A624CB" w:rsidRDefault="00A624CB" w:rsidP="00A624CB">
      <w:pPr>
        <w:rPr>
          <w:lang w:val="en-GB"/>
        </w:rPr>
      </w:pPr>
      <w:r w:rsidRPr="00A624CB">
        <w:rPr>
          <w:lang w:val="en-GB"/>
        </w:rPr>
        <w:t>Aubry, T.J. et al., 2021, The Independent Volcanic Eruption Source Parameter Archive (IVESPA, version 1.0): A new observational database to support explosive eruptive column model validation and development: Journal of Volcanology and Geothermal Research, v. 417, p. 107295, doi:10.1016/j.jvolgeores.2021.107295.</w:t>
      </w:r>
    </w:p>
    <w:p w14:paraId="2E3C0973" w14:textId="77777777" w:rsidR="00A624CB" w:rsidRPr="00A624CB" w:rsidRDefault="00A624CB" w:rsidP="00A624CB">
      <w:pPr>
        <w:rPr>
          <w:lang w:val="en-GB"/>
        </w:rPr>
      </w:pPr>
      <w:r w:rsidRPr="00A624CB">
        <w:rPr>
          <w:lang w:val="en-GB"/>
        </w:rPr>
        <w:t>Mastin, L.G. et al., 2009a, A multidisciplinary effort to assign realistic source parameters to models of volcanic ash-cloud transport and dispersion during eruptions: Journal of Volcanology and Geothermal Research, v. 186, p. 10–21, doi:10.1016/j.jvolgeores.2009.01.008.</w:t>
      </w:r>
    </w:p>
    <w:p w14:paraId="50433F0B" w14:textId="77777777" w:rsidR="00A624CB" w:rsidRPr="00A624CB" w:rsidRDefault="00A624CB" w:rsidP="00A624CB">
      <w:pPr>
        <w:rPr>
          <w:lang w:val="en-GB"/>
        </w:rPr>
      </w:pPr>
      <w:r w:rsidRPr="00A624CB">
        <w:rPr>
          <w:lang w:val="en-GB"/>
        </w:rPr>
        <w:t>Mastin, L.G., Guffanti, M., Ewert, J.W., and Spiegel, J., 2009b, Preliminary Spreadsheet of Eruption Source  Parameters for Volcanoes of the World: U S Geological Survey open-file report Open-File Report 1133, 6 p.</w:t>
      </w:r>
    </w:p>
    <w:p w14:paraId="3ED660AA" w14:textId="77777777" w:rsidR="00A624CB" w:rsidRPr="00A624CB" w:rsidRDefault="00A624CB" w:rsidP="00A624CB">
      <w:pPr>
        <w:rPr>
          <w:lang w:val="en-GB"/>
        </w:rPr>
      </w:pPr>
      <w:r w:rsidRPr="00A624CB">
        <w:rPr>
          <w:lang w:val="en-GB"/>
        </w:rPr>
        <w:t>Whelley, P.L., Newhall, C.G., and Bradley, K.E., 2015, The frequency of explosive volcanic eruptions in Southeast Asia: Bulletin of Volcanology, v. 77, p. 1, doi:10.1007/s00445-014-0893-8.</w:t>
      </w:r>
    </w:p>
    <w:p w14:paraId="4147212A" w14:textId="77777777" w:rsidR="00A624CB" w:rsidRPr="00A624CB" w:rsidRDefault="00A624CB" w:rsidP="00314FDD">
      <w:r w:rsidRPr="00A624CB">
        <w:fldChar w:fldCharType="end"/>
      </w:r>
    </w:p>
    <w:sectPr w:rsidR="00A624CB" w:rsidRPr="00A624CB" w:rsidSect="00A624CB">
      <w:pgSz w:w="11906" w:h="16838"/>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FF704D"/>
    <w:multiLevelType w:val="multilevel"/>
    <w:tmpl w:val="1C0A12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9C05382"/>
    <w:multiLevelType w:val="multilevel"/>
    <w:tmpl w:val="C0DC45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623569B"/>
    <w:multiLevelType w:val="multilevel"/>
    <w:tmpl w:val="6BB21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92F2B56"/>
    <w:multiLevelType w:val="multilevel"/>
    <w:tmpl w:val="7A5CA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8726791">
    <w:abstractNumId w:val="1"/>
  </w:num>
  <w:num w:numId="2" w16cid:durableId="2006087377">
    <w:abstractNumId w:val="0"/>
  </w:num>
  <w:num w:numId="3" w16cid:durableId="47072799">
    <w:abstractNumId w:val="3"/>
  </w:num>
  <w:num w:numId="4" w16cid:durableId="15997568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24CB"/>
    <w:rsid w:val="000E6A6C"/>
    <w:rsid w:val="00120A05"/>
    <w:rsid w:val="00127D84"/>
    <w:rsid w:val="00147082"/>
    <w:rsid w:val="00191561"/>
    <w:rsid w:val="001D1A91"/>
    <w:rsid w:val="001E2402"/>
    <w:rsid w:val="00267DED"/>
    <w:rsid w:val="002D1DFC"/>
    <w:rsid w:val="003005DF"/>
    <w:rsid w:val="00314FDD"/>
    <w:rsid w:val="0035389B"/>
    <w:rsid w:val="003636EA"/>
    <w:rsid w:val="0037302A"/>
    <w:rsid w:val="003D6F36"/>
    <w:rsid w:val="00407F63"/>
    <w:rsid w:val="004A2293"/>
    <w:rsid w:val="0058294B"/>
    <w:rsid w:val="00586AAA"/>
    <w:rsid w:val="005D615E"/>
    <w:rsid w:val="006703CD"/>
    <w:rsid w:val="0073620D"/>
    <w:rsid w:val="00773D21"/>
    <w:rsid w:val="007F6D09"/>
    <w:rsid w:val="00836FE1"/>
    <w:rsid w:val="008815ED"/>
    <w:rsid w:val="008B7EA6"/>
    <w:rsid w:val="00966697"/>
    <w:rsid w:val="00970B42"/>
    <w:rsid w:val="009A67EB"/>
    <w:rsid w:val="00A032B5"/>
    <w:rsid w:val="00A2641D"/>
    <w:rsid w:val="00A2647F"/>
    <w:rsid w:val="00A43612"/>
    <w:rsid w:val="00A624CB"/>
    <w:rsid w:val="00A92C68"/>
    <w:rsid w:val="00AD07F7"/>
    <w:rsid w:val="00B31390"/>
    <w:rsid w:val="00B867C9"/>
    <w:rsid w:val="00BB77A9"/>
    <w:rsid w:val="00BD4F4A"/>
    <w:rsid w:val="00C32AA5"/>
    <w:rsid w:val="00CB64B6"/>
    <w:rsid w:val="00CD741A"/>
    <w:rsid w:val="00DC4F75"/>
    <w:rsid w:val="00E93C94"/>
    <w:rsid w:val="00EE16AC"/>
    <w:rsid w:val="00F021FB"/>
    <w:rsid w:val="00F31BA9"/>
    <w:rsid w:val="00F75AA3"/>
    <w:rsid w:val="00FB6465"/>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6FFEF"/>
  <w15:chartTrackingRefBased/>
  <w15:docId w15:val="{6D967AF5-60E2-4F46-8D67-818D74A4E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24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624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624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624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624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624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624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624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624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24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624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624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624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624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624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624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624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624CB"/>
    <w:rPr>
      <w:rFonts w:eastAsiaTheme="majorEastAsia" w:cstheme="majorBidi"/>
      <w:color w:val="272727" w:themeColor="text1" w:themeTint="D8"/>
    </w:rPr>
  </w:style>
  <w:style w:type="paragraph" w:styleId="Title">
    <w:name w:val="Title"/>
    <w:basedOn w:val="Normal"/>
    <w:next w:val="Normal"/>
    <w:link w:val="TitleChar"/>
    <w:uiPriority w:val="10"/>
    <w:qFormat/>
    <w:rsid w:val="00A624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624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624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624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624CB"/>
    <w:pPr>
      <w:spacing w:before="160"/>
      <w:jc w:val="center"/>
    </w:pPr>
    <w:rPr>
      <w:i/>
      <w:iCs/>
      <w:color w:val="404040" w:themeColor="text1" w:themeTint="BF"/>
    </w:rPr>
  </w:style>
  <w:style w:type="character" w:customStyle="1" w:styleId="QuoteChar">
    <w:name w:val="Quote Char"/>
    <w:basedOn w:val="DefaultParagraphFont"/>
    <w:link w:val="Quote"/>
    <w:uiPriority w:val="29"/>
    <w:rsid w:val="00A624CB"/>
    <w:rPr>
      <w:i/>
      <w:iCs/>
      <w:color w:val="404040" w:themeColor="text1" w:themeTint="BF"/>
    </w:rPr>
  </w:style>
  <w:style w:type="paragraph" w:styleId="ListParagraph">
    <w:name w:val="List Paragraph"/>
    <w:basedOn w:val="Normal"/>
    <w:uiPriority w:val="34"/>
    <w:qFormat/>
    <w:rsid w:val="00A624CB"/>
    <w:pPr>
      <w:ind w:left="720"/>
      <w:contextualSpacing/>
    </w:pPr>
  </w:style>
  <w:style w:type="character" w:styleId="IntenseEmphasis">
    <w:name w:val="Intense Emphasis"/>
    <w:basedOn w:val="DefaultParagraphFont"/>
    <w:uiPriority w:val="21"/>
    <w:qFormat/>
    <w:rsid w:val="00A624CB"/>
    <w:rPr>
      <w:i/>
      <w:iCs/>
      <w:color w:val="0F4761" w:themeColor="accent1" w:themeShade="BF"/>
    </w:rPr>
  </w:style>
  <w:style w:type="paragraph" w:styleId="IntenseQuote">
    <w:name w:val="Intense Quote"/>
    <w:basedOn w:val="Normal"/>
    <w:next w:val="Normal"/>
    <w:link w:val="IntenseQuoteChar"/>
    <w:uiPriority w:val="30"/>
    <w:qFormat/>
    <w:rsid w:val="00A624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624CB"/>
    <w:rPr>
      <w:i/>
      <w:iCs/>
      <w:color w:val="0F4761" w:themeColor="accent1" w:themeShade="BF"/>
    </w:rPr>
  </w:style>
  <w:style w:type="character" w:styleId="IntenseReference">
    <w:name w:val="Intense Reference"/>
    <w:basedOn w:val="DefaultParagraphFont"/>
    <w:uiPriority w:val="32"/>
    <w:qFormat/>
    <w:rsid w:val="00A624CB"/>
    <w:rPr>
      <w:b/>
      <w:bCs/>
      <w:smallCaps/>
      <w:color w:val="0F4761" w:themeColor="accent1" w:themeShade="BF"/>
      <w:spacing w:val="5"/>
    </w:rPr>
  </w:style>
  <w:style w:type="table" w:styleId="TableGrid">
    <w:name w:val="Table Grid"/>
    <w:basedOn w:val="TableNormal"/>
    <w:uiPriority w:val="39"/>
    <w:rsid w:val="00A624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3">
    <w:name w:val="Grid Table 1 Light Accent 3"/>
    <w:basedOn w:val="TableNormal"/>
    <w:uiPriority w:val="46"/>
    <w:rsid w:val="00A624CB"/>
    <w:pPr>
      <w:spacing w:after="0" w:line="240" w:lineRule="auto"/>
    </w:pPr>
    <w:tblPr>
      <w:tblStyleRowBandSize w:val="1"/>
      <w:tblStyleColBandSize w:val="1"/>
      <w:tblBorders>
        <w:top w:val="single" w:sz="4" w:space="0" w:color="84E290" w:themeColor="accent3" w:themeTint="66"/>
        <w:left w:val="single" w:sz="4" w:space="0" w:color="84E290" w:themeColor="accent3" w:themeTint="66"/>
        <w:bottom w:val="single" w:sz="4" w:space="0" w:color="84E290" w:themeColor="accent3" w:themeTint="66"/>
        <w:right w:val="single" w:sz="4" w:space="0" w:color="84E290" w:themeColor="accent3" w:themeTint="66"/>
        <w:insideH w:val="single" w:sz="4" w:space="0" w:color="84E290" w:themeColor="accent3" w:themeTint="66"/>
        <w:insideV w:val="single" w:sz="4" w:space="0" w:color="84E290" w:themeColor="accent3" w:themeTint="66"/>
      </w:tblBorders>
    </w:tblPr>
    <w:tblStylePr w:type="firstRow">
      <w:rPr>
        <w:b/>
        <w:bCs/>
      </w:rPr>
      <w:tblPr/>
      <w:tcPr>
        <w:tcBorders>
          <w:bottom w:val="single" w:sz="12" w:space="0" w:color="47D459" w:themeColor="accent3" w:themeTint="99"/>
        </w:tcBorders>
      </w:tcPr>
    </w:tblStylePr>
    <w:tblStylePr w:type="lastRow">
      <w:rPr>
        <w:b/>
        <w:bCs/>
      </w:rPr>
      <w:tblPr/>
      <w:tcPr>
        <w:tcBorders>
          <w:top w:val="double" w:sz="2" w:space="0" w:color="47D459" w:themeColor="accent3"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A624CB"/>
    <w:pPr>
      <w:suppressAutoHyphens/>
      <w:autoSpaceDN w:val="0"/>
      <w:spacing w:after="200" w:line="240" w:lineRule="auto"/>
    </w:pPr>
    <w:rPr>
      <w:rFonts w:ascii="Aptos" w:eastAsia="Aptos" w:hAnsi="Aptos" w:cs="Arial"/>
      <w:i/>
      <w:iCs/>
      <w:color w:val="0E2841" w:themeColor="text2"/>
      <w:kern w:val="3"/>
      <w:sz w:val="18"/>
      <w:szCs w:val="18"/>
      <w:lang w:val="en-GB"/>
      <w14:ligatures w14:val="none"/>
    </w:rPr>
  </w:style>
  <w:style w:type="character" w:styleId="Hyperlink">
    <w:name w:val="Hyperlink"/>
    <w:basedOn w:val="DefaultParagraphFont"/>
    <w:uiPriority w:val="99"/>
    <w:unhideWhenUsed/>
    <w:rsid w:val="0035389B"/>
    <w:rPr>
      <w:color w:val="467886" w:themeColor="hyperlink"/>
      <w:u w:val="single"/>
    </w:rPr>
  </w:style>
  <w:style w:type="character" w:styleId="UnresolvedMention">
    <w:name w:val="Unresolved Mention"/>
    <w:basedOn w:val="DefaultParagraphFont"/>
    <w:uiPriority w:val="99"/>
    <w:semiHidden/>
    <w:unhideWhenUsed/>
    <w:rsid w:val="003538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diagramQuickStyle" Target="diagrams/quickStyle1.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diagramData" Target="diagrams/data1.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yperlink" Target="https://github.com/vharg/Eruption-Source-Parameters/tree/main" TargetMode="Externa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07/relationships/diagramDrawing" Target="diagrams/drawing1.xml"/><Relationship Id="rId14" Type="http://schemas.openxmlformats.org/officeDocument/2006/relationships/image" Target="media/image4.png"/><Relationship Id="rId22" Type="http://schemas.openxmlformats.org/officeDocument/2006/relationships/image" Target="media/image1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0F9B43-8FBB-4FAD-93CD-819542E65C07}"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CA"/>
        </a:p>
      </dgm:t>
    </dgm:pt>
    <dgm:pt modelId="{17389A35-2B14-4CBC-B230-EA3418C58124}">
      <dgm:prSet phldrT="[Text]" custT="1"/>
      <dgm:spPr/>
      <dgm:t>
        <a:bodyPr/>
        <a:lstStyle/>
        <a:p>
          <a:pPr algn="ctr"/>
          <a:r>
            <a:rPr lang="en-CA" sz="2400" b="0"/>
            <a:t>Start: Parse data from VAAC</a:t>
          </a:r>
        </a:p>
      </dgm:t>
    </dgm:pt>
    <dgm:pt modelId="{CD79EDE3-0B5C-4E32-963A-D3D96C75B045}" type="parTrans" cxnId="{B9536649-5734-43F2-9ABB-D26B1EF0F4C9}">
      <dgm:prSet/>
      <dgm:spPr/>
      <dgm:t>
        <a:bodyPr/>
        <a:lstStyle/>
        <a:p>
          <a:pPr algn="ctr"/>
          <a:endParaRPr lang="en-CA" sz="1600" b="0"/>
        </a:p>
      </dgm:t>
    </dgm:pt>
    <dgm:pt modelId="{A21D7E5F-A6E4-4A60-BE5D-DCB0E7A69E1E}" type="sibTrans" cxnId="{B9536649-5734-43F2-9ABB-D26B1EF0F4C9}">
      <dgm:prSet/>
      <dgm:spPr/>
      <dgm:t>
        <a:bodyPr/>
        <a:lstStyle/>
        <a:p>
          <a:pPr algn="ctr"/>
          <a:endParaRPr lang="en-CA" sz="1600" b="0"/>
        </a:p>
      </dgm:t>
    </dgm:pt>
    <dgm:pt modelId="{4438B632-54B3-4CE0-A823-FCB87B2326CF}" type="asst">
      <dgm:prSet phldrT="[Text]" custT="1"/>
      <dgm:spPr/>
      <dgm:t>
        <a:bodyPr/>
        <a:lstStyle/>
        <a:p>
          <a:pPr algn="ctr"/>
          <a:r>
            <a:rPr lang="en-GB" sz="800" b="0"/>
            <a:t>Step 1: Parse location and volcano name</a:t>
          </a:r>
          <a:endParaRPr lang="en-CA" sz="800" b="0"/>
        </a:p>
      </dgm:t>
    </dgm:pt>
    <dgm:pt modelId="{391CA918-C34D-427B-BEDD-7E7AB8D29ABA}" type="parTrans" cxnId="{0F9D37AB-A149-4BEE-9512-CD534E184879}">
      <dgm:prSet/>
      <dgm:spPr/>
      <dgm:t>
        <a:bodyPr/>
        <a:lstStyle/>
        <a:p>
          <a:pPr algn="ctr"/>
          <a:endParaRPr lang="en-CA" sz="1600" b="0"/>
        </a:p>
      </dgm:t>
    </dgm:pt>
    <dgm:pt modelId="{CE2AD43F-502D-4D50-886D-26D8607C6EEE}" type="sibTrans" cxnId="{0F9D37AB-A149-4BEE-9512-CD534E184879}">
      <dgm:prSet/>
      <dgm:spPr/>
      <dgm:t>
        <a:bodyPr/>
        <a:lstStyle/>
        <a:p>
          <a:pPr algn="ctr"/>
          <a:endParaRPr lang="en-CA" sz="1600" b="0"/>
        </a:p>
      </dgm:t>
    </dgm:pt>
    <dgm:pt modelId="{D4CB35DD-7CB0-4D33-8289-AD50EDF49E21}">
      <dgm:prSet phldrT="[Text]" custT="1"/>
      <dgm:spPr/>
      <dgm:t>
        <a:bodyPr/>
        <a:lstStyle/>
        <a:p>
          <a:pPr algn="ctr"/>
          <a:r>
            <a:rPr lang="en-GB" sz="800" b="0"/>
            <a:t>Step 2: Calculate weighted VEI using Whelley et al. 2015</a:t>
          </a:r>
          <a:endParaRPr lang="en-CA" sz="800" b="0"/>
        </a:p>
      </dgm:t>
    </dgm:pt>
    <dgm:pt modelId="{70F08C3D-8720-4FD7-98FF-503B0274EA1F}" type="parTrans" cxnId="{0EA74C55-31BC-48F4-A3E0-404AD88F6C7C}">
      <dgm:prSet/>
      <dgm:spPr/>
      <dgm:t>
        <a:bodyPr/>
        <a:lstStyle/>
        <a:p>
          <a:pPr algn="ctr"/>
          <a:endParaRPr lang="en-CA" sz="1600" b="0"/>
        </a:p>
      </dgm:t>
    </dgm:pt>
    <dgm:pt modelId="{5B77A34E-5927-49CB-BC70-653A10B246B4}" type="sibTrans" cxnId="{0EA74C55-31BC-48F4-A3E0-404AD88F6C7C}">
      <dgm:prSet/>
      <dgm:spPr/>
      <dgm:t>
        <a:bodyPr/>
        <a:lstStyle/>
        <a:p>
          <a:pPr algn="ctr"/>
          <a:endParaRPr lang="en-CA" sz="1600" b="0"/>
        </a:p>
      </dgm:t>
    </dgm:pt>
    <dgm:pt modelId="{4FF6776D-9082-46F8-BE13-AFB9A834D0BA}">
      <dgm:prSet phldrT="[Text]" custT="1"/>
      <dgm:spPr/>
      <dgm:t>
        <a:bodyPr/>
        <a:lstStyle/>
        <a:p>
          <a:pPr algn="ctr"/>
          <a:r>
            <a:rPr lang="en-GB" sz="800" b="0"/>
            <a:t>Step 3: Estimate Total Volume</a:t>
          </a:r>
          <a:endParaRPr lang="en-CA" sz="800" b="0"/>
        </a:p>
      </dgm:t>
    </dgm:pt>
    <dgm:pt modelId="{D4DCC6F3-269E-4C3D-BA97-633CD89B34E6}" type="parTrans" cxnId="{FD000842-C978-4744-B406-84493964F63F}">
      <dgm:prSet/>
      <dgm:spPr/>
      <dgm:t>
        <a:bodyPr/>
        <a:lstStyle/>
        <a:p>
          <a:pPr algn="ctr"/>
          <a:endParaRPr lang="en-CA" sz="1600" b="0"/>
        </a:p>
      </dgm:t>
    </dgm:pt>
    <dgm:pt modelId="{171731AC-4CA2-4CCB-96F3-C86BEFE2F79F}" type="sibTrans" cxnId="{FD000842-C978-4744-B406-84493964F63F}">
      <dgm:prSet/>
      <dgm:spPr/>
      <dgm:t>
        <a:bodyPr/>
        <a:lstStyle/>
        <a:p>
          <a:pPr algn="ctr"/>
          <a:endParaRPr lang="en-CA" sz="1600" b="0"/>
        </a:p>
      </dgm:t>
    </dgm:pt>
    <dgm:pt modelId="{4DD0BEC9-F678-4376-8BA5-96EFAA9AAC71}">
      <dgm:prSet phldrT="[Text]" custT="1"/>
      <dgm:spPr/>
      <dgm:t>
        <a:bodyPr/>
        <a:lstStyle/>
        <a:p>
          <a:pPr algn="ctr"/>
          <a:r>
            <a:rPr lang="en-GB" sz="800" b="0"/>
            <a:t>Step 4: Compute Total Erupted Mass (TEM)</a:t>
          </a:r>
          <a:endParaRPr lang="en-CA" sz="800" b="0"/>
        </a:p>
      </dgm:t>
    </dgm:pt>
    <dgm:pt modelId="{C007189D-1ED5-4234-9222-18221E6BF689}" type="parTrans" cxnId="{42462B1C-A85C-4549-BC3C-3A97450620FA}">
      <dgm:prSet/>
      <dgm:spPr/>
      <dgm:t>
        <a:bodyPr/>
        <a:lstStyle/>
        <a:p>
          <a:pPr algn="ctr"/>
          <a:endParaRPr lang="en-CA" sz="1600" b="0"/>
        </a:p>
      </dgm:t>
    </dgm:pt>
    <dgm:pt modelId="{AEC89D0B-680E-43A4-9A74-C4EEC3215A8C}" type="sibTrans" cxnId="{42462B1C-A85C-4549-BC3C-3A97450620FA}">
      <dgm:prSet/>
      <dgm:spPr/>
      <dgm:t>
        <a:bodyPr/>
        <a:lstStyle/>
        <a:p>
          <a:pPr algn="ctr"/>
          <a:endParaRPr lang="en-CA" sz="1600" b="0"/>
        </a:p>
      </dgm:t>
    </dgm:pt>
    <dgm:pt modelId="{853B04BB-6C3A-4F84-B720-FAA162741A26}">
      <dgm:prSet custT="1"/>
      <dgm:spPr/>
      <dgm:t>
        <a:bodyPr/>
        <a:lstStyle/>
        <a:p>
          <a:pPr algn="ctr"/>
          <a:r>
            <a:rPr lang="en-GB" sz="800" b="0"/>
            <a:t>Step 5: Derive Mass Eruption Rate (MER)</a:t>
          </a:r>
          <a:endParaRPr lang="en-CA" sz="800" b="0"/>
        </a:p>
      </dgm:t>
    </dgm:pt>
    <dgm:pt modelId="{364E322D-6FF2-415F-A054-68803F962334}" type="parTrans" cxnId="{D086BF82-C04C-454E-A5C5-66206A83AA16}">
      <dgm:prSet/>
      <dgm:spPr/>
      <dgm:t>
        <a:bodyPr/>
        <a:lstStyle/>
        <a:p>
          <a:pPr algn="ctr"/>
          <a:endParaRPr lang="en-CA" sz="1600" b="0"/>
        </a:p>
      </dgm:t>
    </dgm:pt>
    <dgm:pt modelId="{0E17023C-D22C-493E-B6E8-CD176CEEB1A0}" type="sibTrans" cxnId="{D086BF82-C04C-454E-A5C5-66206A83AA16}">
      <dgm:prSet/>
      <dgm:spPr/>
      <dgm:t>
        <a:bodyPr/>
        <a:lstStyle/>
        <a:p>
          <a:pPr algn="ctr"/>
          <a:endParaRPr lang="en-CA" sz="1600" b="0"/>
        </a:p>
      </dgm:t>
    </dgm:pt>
    <dgm:pt modelId="{5AC731C7-75FD-4D4D-B403-56146922F2BF}">
      <dgm:prSet custT="1"/>
      <dgm:spPr/>
      <dgm:t>
        <a:bodyPr/>
        <a:lstStyle/>
        <a:p>
          <a:pPr algn="ctr"/>
          <a:r>
            <a:rPr lang="en-GB" sz="800" b="0"/>
            <a:t>Step 6: Calculate eruption duration</a:t>
          </a:r>
          <a:endParaRPr lang="en-CA" sz="800" b="0"/>
        </a:p>
      </dgm:t>
    </dgm:pt>
    <dgm:pt modelId="{5C57AB29-F9C8-4076-B740-2A5DD8DE0837}" type="parTrans" cxnId="{BBB1A76E-D0CC-4FE3-A4AA-29B891985FB0}">
      <dgm:prSet/>
      <dgm:spPr/>
      <dgm:t>
        <a:bodyPr/>
        <a:lstStyle/>
        <a:p>
          <a:pPr algn="ctr"/>
          <a:endParaRPr lang="en-CA" sz="1600" b="0"/>
        </a:p>
      </dgm:t>
    </dgm:pt>
    <dgm:pt modelId="{6568405E-78B1-4656-B957-F633C49CF912}" type="sibTrans" cxnId="{BBB1A76E-D0CC-4FE3-A4AA-29B891985FB0}">
      <dgm:prSet/>
      <dgm:spPr/>
      <dgm:t>
        <a:bodyPr/>
        <a:lstStyle/>
        <a:p>
          <a:pPr algn="ctr"/>
          <a:endParaRPr lang="en-CA" sz="1600" b="0"/>
        </a:p>
      </dgm:t>
    </dgm:pt>
    <dgm:pt modelId="{C9F4219C-4EA3-419C-A987-2BAB71F3BC84}">
      <dgm:prSet custT="1"/>
      <dgm:spPr/>
      <dgm:t>
        <a:bodyPr/>
        <a:lstStyle/>
        <a:p>
          <a:pPr algn="ctr"/>
          <a:r>
            <a:rPr lang="en-GB" sz="800" b="0"/>
            <a:t>Step 7: Estimate plume height</a:t>
          </a:r>
          <a:endParaRPr lang="en-CA" sz="800" b="0"/>
        </a:p>
      </dgm:t>
    </dgm:pt>
    <dgm:pt modelId="{766659D3-07FB-4144-BE96-946920C181F3}" type="parTrans" cxnId="{E03BEDFF-9AE9-4DB0-B183-768687A01F62}">
      <dgm:prSet/>
      <dgm:spPr/>
      <dgm:t>
        <a:bodyPr/>
        <a:lstStyle/>
        <a:p>
          <a:pPr algn="ctr"/>
          <a:endParaRPr lang="en-CA" sz="1600" b="0"/>
        </a:p>
      </dgm:t>
    </dgm:pt>
    <dgm:pt modelId="{E70ECA51-BF34-4F98-9A7A-0A5EE9EF2CF4}" type="sibTrans" cxnId="{E03BEDFF-9AE9-4DB0-B183-768687A01F62}">
      <dgm:prSet/>
      <dgm:spPr/>
      <dgm:t>
        <a:bodyPr/>
        <a:lstStyle/>
        <a:p>
          <a:pPr algn="ctr"/>
          <a:endParaRPr lang="en-CA" sz="1600" b="0"/>
        </a:p>
      </dgm:t>
    </dgm:pt>
    <dgm:pt modelId="{3DEE29F9-6BDF-412A-9EF2-8145A170B82A}" type="pres">
      <dgm:prSet presAssocID="{050F9B43-8FBB-4FAD-93CD-819542E65C07}" presName="Name0" presStyleCnt="0">
        <dgm:presLayoutVars>
          <dgm:dir/>
          <dgm:animLvl val="lvl"/>
          <dgm:resizeHandles val="exact"/>
        </dgm:presLayoutVars>
      </dgm:prSet>
      <dgm:spPr/>
    </dgm:pt>
    <dgm:pt modelId="{9383DEC6-9EDB-48C4-B6AF-B039170DA5C6}" type="pres">
      <dgm:prSet presAssocID="{17389A35-2B14-4CBC-B230-EA3418C58124}" presName="boxAndChildren" presStyleCnt="0"/>
      <dgm:spPr/>
    </dgm:pt>
    <dgm:pt modelId="{45C732AC-E805-4756-802F-929C733A12E7}" type="pres">
      <dgm:prSet presAssocID="{17389A35-2B14-4CBC-B230-EA3418C58124}" presName="parentTextBox" presStyleLbl="node1" presStyleIdx="0" presStyleCnt="1"/>
      <dgm:spPr/>
    </dgm:pt>
    <dgm:pt modelId="{65A77DF1-11C5-4791-89EE-F3E3BCC9A465}" type="pres">
      <dgm:prSet presAssocID="{17389A35-2B14-4CBC-B230-EA3418C58124}" presName="entireBox" presStyleLbl="node1" presStyleIdx="0" presStyleCnt="1"/>
      <dgm:spPr/>
    </dgm:pt>
    <dgm:pt modelId="{83036CFD-8DD7-4AFB-ADD0-23306004016B}" type="pres">
      <dgm:prSet presAssocID="{17389A35-2B14-4CBC-B230-EA3418C58124}" presName="descendantBox" presStyleCnt="0"/>
      <dgm:spPr/>
    </dgm:pt>
    <dgm:pt modelId="{F073D1CC-FFD6-4E10-9DB4-55E5310933EF}" type="pres">
      <dgm:prSet presAssocID="{4438B632-54B3-4CE0-A823-FCB87B2326CF}" presName="childTextBox" presStyleLbl="fgAccFollowNode1" presStyleIdx="0" presStyleCnt="7">
        <dgm:presLayoutVars>
          <dgm:bulletEnabled val="1"/>
        </dgm:presLayoutVars>
      </dgm:prSet>
      <dgm:spPr/>
    </dgm:pt>
    <dgm:pt modelId="{4C839923-6926-42BF-88B6-BDB9B7C763C9}" type="pres">
      <dgm:prSet presAssocID="{D4CB35DD-7CB0-4D33-8289-AD50EDF49E21}" presName="childTextBox" presStyleLbl="fgAccFollowNode1" presStyleIdx="1" presStyleCnt="7">
        <dgm:presLayoutVars>
          <dgm:bulletEnabled val="1"/>
        </dgm:presLayoutVars>
      </dgm:prSet>
      <dgm:spPr/>
    </dgm:pt>
    <dgm:pt modelId="{AB4704C5-E2BF-442F-A4ED-3A778F6B3F7B}" type="pres">
      <dgm:prSet presAssocID="{4FF6776D-9082-46F8-BE13-AFB9A834D0BA}" presName="childTextBox" presStyleLbl="fgAccFollowNode1" presStyleIdx="2" presStyleCnt="7">
        <dgm:presLayoutVars>
          <dgm:bulletEnabled val="1"/>
        </dgm:presLayoutVars>
      </dgm:prSet>
      <dgm:spPr/>
    </dgm:pt>
    <dgm:pt modelId="{805065A3-8292-45A2-98F1-DA6BF9B49587}" type="pres">
      <dgm:prSet presAssocID="{4DD0BEC9-F678-4376-8BA5-96EFAA9AAC71}" presName="childTextBox" presStyleLbl="fgAccFollowNode1" presStyleIdx="3" presStyleCnt="7">
        <dgm:presLayoutVars>
          <dgm:bulletEnabled val="1"/>
        </dgm:presLayoutVars>
      </dgm:prSet>
      <dgm:spPr/>
    </dgm:pt>
    <dgm:pt modelId="{D99F4FC5-76CA-42B8-91F3-3A9EF0EDCBBB}" type="pres">
      <dgm:prSet presAssocID="{853B04BB-6C3A-4F84-B720-FAA162741A26}" presName="childTextBox" presStyleLbl="fgAccFollowNode1" presStyleIdx="4" presStyleCnt="7">
        <dgm:presLayoutVars>
          <dgm:bulletEnabled val="1"/>
        </dgm:presLayoutVars>
      </dgm:prSet>
      <dgm:spPr/>
    </dgm:pt>
    <dgm:pt modelId="{05432C74-676F-450F-8778-3B64D546DAC5}" type="pres">
      <dgm:prSet presAssocID="{5AC731C7-75FD-4D4D-B403-56146922F2BF}" presName="childTextBox" presStyleLbl="fgAccFollowNode1" presStyleIdx="5" presStyleCnt="7">
        <dgm:presLayoutVars>
          <dgm:bulletEnabled val="1"/>
        </dgm:presLayoutVars>
      </dgm:prSet>
      <dgm:spPr/>
    </dgm:pt>
    <dgm:pt modelId="{3358B587-E432-4D67-ACDE-B2C855B09B18}" type="pres">
      <dgm:prSet presAssocID="{C9F4219C-4EA3-419C-A987-2BAB71F3BC84}" presName="childTextBox" presStyleLbl="fgAccFollowNode1" presStyleIdx="6" presStyleCnt="7">
        <dgm:presLayoutVars>
          <dgm:bulletEnabled val="1"/>
        </dgm:presLayoutVars>
      </dgm:prSet>
      <dgm:spPr/>
    </dgm:pt>
  </dgm:ptLst>
  <dgm:cxnLst>
    <dgm:cxn modelId="{ECE49F06-DE29-41F7-B6D6-ABF7E40B4199}" type="presOf" srcId="{050F9B43-8FBB-4FAD-93CD-819542E65C07}" destId="{3DEE29F9-6BDF-412A-9EF2-8145A170B82A}" srcOrd="0" destOrd="0" presId="urn:microsoft.com/office/officeart/2005/8/layout/process4"/>
    <dgm:cxn modelId="{010E6E0B-E8A8-4695-B7C7-12AEC6AE899B}" type="presOf" srcId="{17389A35-2B14-4CBC-B230-EA3418C58124}" destId="{65A77DF1-11C5-4791-89EE-F3E3BCC9A465}" srcOrd="1" destOrd="0" presId="urn:microsoft.com/office/officeart/2005/8/layout/process4"/>
    <dgm:cxn modelId="{67A1BF16-7491-4120-B6CC-B32A6A77D589}" type="presOf" srcId="{5AC731C7-75FD-4D4D-B403-56146922F2BF}" destId="{05432C74-676F-450F-8778-3B64D546DAC5}" srcOrd="0" destOrd="0" presId="urn:microsoft.com/office/officeart/2005/8/layout/process4"/>
    <dgm:cxn modelId="{42462B1C-A85C-4549-BC3C-3A97450620FA}" srcId="{17389A35-2B14-4CBC-B230-EA3418C58124}" destId="{4DD0BEC9-F678-4376-8BA5-96EFAA9AAC71}" srcOrd="3" destOrd="0" parTransId="{C007189D-1ED5-4234-9222-18221E6BF689}" sibTransId="{AEC89D0B-680E-43A4-9A74-C4EEC3215A8C}"/>
    <dgm:cxn modelId="{87D14441-B7FE-4DDC-9956-B6863C3BD20C}" type="presOf" srcId="{853B04BB-6C3A-4F84-B720-FAA162741A26}" destId="{D99F4FC5-76CA-42B8-91F3-3A9EF0EDCBBB}" srcOrd="0" destOrd="0" presId="urn:microsoft.com/office/officeart/2005/8/layout/process4"/>
    <dgm:cxn modelId="{FD000842-C978-4744-B406-84493964F63F}" srcId="{17389A35-2B14-4CBC-B230-EA3418C58124}" destId="{4FF6776D-9082-46F8-BE13-AFB9A834D0BA}" srcOrd="2" destOrd="0" parTransId="{D4DCC6F3-269E-4C3D-BA97-633CD89B34E6}" sibTransId="{171731AC-4CA2-4CCB-96F3-C86BEFE2F79F}"/>
    <dgm:cxn modelId="{B9536649-5734-43F2-9ABB-D26B1EF0F4C9}" srcId="{050F9B43-8FBB-4FAD-93CD-819542E65C07}" destId="{17389A35-2B14-4CBC-B230-EA3418C58124}" srcOrd="0" destOrd="0" parTransId="{CD79EDE3-0B5C-4E32-963A-D3D96C75B045}" sibTransId="{A21D7E5F-A6E4-4A60-BE5D-DCB0E7A69E1E}"/>
    <dgm:cxn modelId="{BBB1A76E-D0CC-4FE3-A4AA-29B891985FB0}" srcId="{17389A35-2B14-4CBC-B230-EA3418C58124}" destId="{5AC731C7-75FD-4D4D-B403-56146922F2BF}" srcOrd="5" destOrd="0" parTransId="{5C57AB29-F9C8-4076-B740-2A5DD8DE0837}" sibTransId="{6568405E-78B1-4656-B957-F633C49CF912}"/>
    <dgm:cxn modelId="{0EA74C55-31BC-48F4-A3E0-404AD88F6C7C}" srcId="{17389A35-2B14-4CBC-B230-EA3418C58124}" destId="{D4CB35DD-7CB0-4D33-8289-AD50EDF49E21}" srcOrd="1" destOrd="0" parTransId="{70F08C3D-8720-4FD7-98FF-503B0274EA1F}" sibTransId="{5B77A34E-5927-49CB-BC70-653A10B246B4}"/>
    <dgm:cxn modelId="{82260881-FFBD-4A3C-AB65-8CA57821E3AF}" type="presOf" srcId="{4FF6776D-9082-46F8-BE13-AFB9A834D0BA}" destId="{AB4704C5-E2BF-442F-A4ED-3A778F6B3F7B}" srcOrd="0" destOrd="0" presId="urn:microsoft.com/office/officeart/2005/8/layout/process4"/>
    <dgm:cxn modelId="{D086BF82-C04C-454E-A5C5-66206A83AA16}" srcId="{17389A35-2B14-4CBC-B230-EA3418C58124}" destId="{853B04BB-6C3A-4F84-B720-FAA162741A26}" srcOrd="4" destOrd="0" parTransId="{364E322D-6FF2-415F-A054-68803F962334}" sibTransId="{0E17023C-D22C-493E-B6E8-CD176CEEB1A0}"/>
    <dgm:cxn modelId="{B75A5B93-C23F-4959-ADDA-740E310E772C}" type="presOf" srcId="{4438B632-54B3-4CE0-A823-FCB87B2326CF}" destId="{F073D1CC-FFD6-4E10-9DB4-55E5310933EF}" srcOrd="0" destOrd="0" presId="urn:microsoft.com/office/officeart/2005/8/layout/process4"/>
    <dgm:cxn modelId="{0F9D37AB-A149-4BEE-9512-CD534E184879}" srcId="{17389A35-2B14-4CBC-B230-EA3418C58124}" destId="{4438B632-54B3-4CE0-A823-FCB87B2326CF}" srcOrd="0" destOrd="0" parTransId="{391CA918-C34D-427B-BEDD-7E7AB8D29ABA}" sibTransId="{CE2AD43F-502D-4D50-886D-26D8607C6EEE}"/>
    <dgm:cxn modelId="{D9A066C1-7883-416D-9744-34EA47BE3F4A}" type="presOf" srcId="{C9F4219C-4EA3-419C-A987-2BAB71F3BC84}" destId="{3358B587-E432-4D67-ACDE-B2C855B09B18}" srcOrd="0" destOrd="0" presId="urn:microsoft.com/office/officeart/2005/8/layout/process4"/>
    <dgm:cxn modelId="{A2EC30D2-6088-4E38-A643-C34FEC7D1E7F}" type="presOf" srcId="{4DD0BEC9-F678-4376-8BA5-96EFAA9AAC71}" destId="{805065A3-8292-45A2-98F1-DA6BF9B49587}" srcOrd="0" destOrd="0" presId="urn:microsoft.com/office/officeart/2005/8/layout/process4"/>
    <dgm:cxn modelId="{70ABF4F3-B802-4093-A830-D66C72244057}" type="presOf" srcId="{D4CB35DD-7CB0-4D33-8289-AD50EDF49E21}" destId="{4C839923-6926-42BF-88B6-BDB9B7C763C9}" srcOrd="0" destOrd="0" presId="urn:microsoft.com/office/officeart/2005/8/layout/process4"/>
    <dgm:cxn modelId="{06A444F7-D908-4959-A706-BC5B0EA60064}" type="presOf" srcId="{17389A35-2B14-4CBC-B230-EA3418C58124}" destId="{45C732AC-E805-4756-802F-929C733A12E7}" srcOrd="0" destOrd="0" presId="urn:microsoft.com/office/officeart/2005/8/layout/process4"/>
    <dgm:cxn modelId="{E03BEDFF-9AE9-4DB0-B183-768687A01F62}" srcId="{17389A35-2B14-4CBC-B230-EA3418C58124}" destId="{C9F4219C-4EA3-419C-A987-2BAB71F3BC84}" srcOrd="6" destOrd="0" parTransId="{766659D3-07FB-4144-BE96-946920C181F3}" sibTransId="{E70ECA51-BF34-4F98-9A7A-0A5EE9EF2CF4}"/>
    <dgm:cxn modelId="{50503336-0EC6-4D63-90EB-1AD38A2E5041}" type="presParOf" srcId="{3DEE29F9-6BDF-412A-9EF2-8145A170B82A}" destId="{9383DEC6-9EDB-48C4-B6AF-B039170DA5C6}" srcOrd="0" destOrd="0" presId="urn:microsoft.com/office/officeart/2005/8/layout/process4"/>
    <dgm:cxn modelId="{50B46AFD-70F2-4FFE-9B56-273EC9F250FC}" type="presParOf" srcId="{9383DEC6-9EDB-48C4-B6AF-B039170DA5C6}" destId="{45C732AC-E805-4756-802F-929C733A12E7}" srcOrd="0" destOrd="0" presId="urn:microsoft.com/office/officeart/2005/8/layout/process4"/>
    <dgm:cxn modelId="{7B6F3F74-870D-485C-89A4-706176D66023}" type="presParOf" srcId="{9383DEC6-9EDB-48C4-B6AF-B039170DA5C6}" destId="{65A77DF1-11C5-4791-89EE-F3E3BCC9A465}" srcOrd="1" destOrd="0" presId="urn:microsoft.com/office/officeart/2005/8/layout/process4"/>
    <dgm:cxn modelId="{33C2471B-CA86-4FDB-859F-854374BCE544}" type="presParOf" srcId="{9383DEC6-9EDB-48C4-B6AF-B039170DA5C6}" destId="{83036CFD-8DD7-4AFB-ADD0-23306004016B}" srcOrd="2" destOrd="0" presId="urn:microsoft.com/office/officeart/2005/8/layout/process4"/>
    <dgm:cxn modelId="{4B712747-7F94-4E36-A826-B6B05C6F98F7}" type="presParOf" srcId="{83036CFD-8DD7-4AFB-ADD0-23306004016B}" destId="{F073D1CC-FFD6-4E10-9DB4-55E5310933EF}" srcOrd="0" destOrd="0" presId="urn:microsoft.com/office/officeart/2005/8/layout/process4"/>
    <dgm:cxn modelId="{4D7A7D33-5DA8-42E7-B72A-041B4AC4B695}" type="presParOf" srcId="{83036CFD-8DD7-4AFB-ADD0-23306004016B}" destId="{4C839923-6926-42BF-88B6-BDB9B7C763C9}" srcOrd="1" destOrd="0" presId="urn:microsoft.com/office/officeart/2005/8/layout/process4"/>
    <dgm:cxn modelId="{F621E32F-B71F-4A5D-83B3-1BC802647F14}" type="presParOf" srcId="{83036CFD-8DD7-4AFB-ADD0-23306004016B}" destId="{AB4704C5-E2BF-442F-A4ED-3A778F6B3F7B}" srcOrd="2" destOrd="0" presId="urn:microsoft.com/office/officeart/2005/8/layout/process4"/>
    <dgm:cxn modelId="{DA687B9B-64D9-4CF6-9054-E3291DB97A60}" type="presParOf" srcId="{83036CFD-8DD7-4AFB-ADD0-23306004016B}" destId="{805065A3-8292-45A2-98F1-DA6BF9B49587}" srcOrd="3" destOrd="0" presId="urn:microsoft.com/office/officeart/2005/8/layout/process4"/>
    <dgm:cxn modelId="{C6FAF7E2-77E6-49F9-9A74-1A02CE6F26CA}" type="presParOf" srcId="{83036CFD-8DD7-4AFB-ADD0-23306004016B}" destId="{D99F4FC5-76CA-42B8-91F3-3A9EF0EDCBBB}" srcOrd="4" destOrd="0" presId="urn:microsoft.com/office/officeart/2005/8/layout/process4"/>
    <dgm:cxn modelId="{789AB601-E38F-4BA5-9327-4105BA48CF85}" type="presParOf" srcId="{83036CFD-8DD7-4AFB-ADD0-23306004016B}" destId="{05432C74-676F-450F-8778-3B64D546DAC5}" srcOrd="5" destOrd="0" presId="urn:microsoft.com/office/officeart/2005/8/layout/process4"/>
    <dgm:cxn modelId="{C96C9E10-74B7-443E-B42C-E29108E1C71D}" type="presParOf" srcId="{83036CFD-8DD7-4AFB-ADD0-23306004016B}" destId="{3358B587-E432-4D67-ACDE-B2C855B09B18}" srcOrd="6" destOrd="0" presId="urn:microsoft.com/office/officeart/2005/8/layout/process4"/>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A77DF1-11C5-4791-89EE-F3E3BCC9A465}">
      <dsp:nvSpPr>
        <dsp:cNvPr id="0" name=""/>
        <dsp:cNvSpPr/>
      </dsp:nvSpPr>
      <dsp:spPr>
        <a:xfrm>
          <a:off x="0" y="0"/>
          <a:ext cx="5955527" cy="130365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0688" tIns="170688" rIns="170688" bIns="170688" numCol="1" spcCol="1270" anchor="ctr" anchorCtr="0">
          <a:noAutofit/>
        </a:bodyPr>
        <a:lstStyle/>
        <a:p>
          <a:pPr marL="0" lvl="0" indent="0" algn="ctr" defTabSz="1066800">
            <a:lnSpc>
              <a:spcPct val="90000"/>
            </a:lnSpc>
            <a:spcBef>
              <a:spcPct val="0"/>
            </a:spcBef>
            <a:spcAft>
              <a:spcPct val="35000"/>
            </a:spcAft>
            <a:buNone/>
          </a:pPr>
          <a:r>
            <a:rPr lang="en-CA" sz="2400" b="0" kern="1200"/>
            <a:t>Start: Parse data from VAAC</a:t>
          </a:r>
        </a:p>
      </dsp:txBody>
      <dsp:txXfrm>
        <a:off x="0" y="0"/>
        <a:ext cx="5955527" cy="703973"/>
      </dsp:txXfrm>
    </dsp:sp>
    <dsp:sp modelId="{F073D1CC-FFD6-4E10-9DB4-55E5310933EF}">
      <dsp:nvSpPr>
        <dsp:cNvPr id="0" name=""/>
        <dsp:cNvSpPr/>
      </dsp:nvSpPr>
      <dsp:spPr>
        <a:xfrm>
          <a:off x="726" y="677900"/>
          <a:ext cx="850581" cy="59968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en-GB" sz="800" b="0" kern="1200"/>
            <a:t>Step 1: Parse location and volcano name</a:t>
          </a:r>
          <a:endParaRPr lang="en-CA" sz="800" b="0" kern="1200"/>
        </a:p>
      </dsp:txBody>
      <dsp:txXfrm>
        <a:off x="726" y="677900"/>
        <a:ext cx="850581" cy="599681"/>
      </dsp:txXfrm>
    </dsp:sp>
    <dsp:sp modelId="{4C839923-6926-42BF-88B6-BDB9B7C763C9}">
      <dsp:nvSpPr>
        <dsp:cNvPr id="0" name=""/>
        <dsp:cNvSpPr/>
      </dsp:nvSpPr>
      <dsp:spPr>
        <a:xfrm>
          <a:off x="851308" y="677900"/>
          <a:ext cx="850581" cy="59968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en-GB" sz="800" b="0" kern="1200"/>
            <a:t>Step 2: Calculate weighted VEI using Whelley et al. 2015</a:t>
          </a:r>
          <a:endParaRPr lang="en-CA" sz="800" b="0" kern="1200"/>
        </a:p>
      </dsp:txBody>
      <dsp:txXfrm>
        <a:off x="851308" y="677900"/>
        <a:ext cx="850581" cy="599681"/>
      </dsp:txXfrm>
    </dsp:sp>
    <dsp:sp modelId="{AB4704C5-E2BF-442F-A4ED-3A778F6B3F7B}">
      <dsp:nvSpPr>
        <dsp:cNvPr id="0" name=""/>
        <dsp:cNvSpPr/>
      </dsp:nvSpPr>
      <dsp:spPr>
        <a:xfrm>
          <a:off x="1701890" y="677900"/>
          <a:ext cx="850581" cy="59968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en-GB" sz="800" b="0" kern="1200"/>
            <a:t>Step 3: Estimate Total Volume</a:t>
          </a:r>
          <a:endParaRPr lang="en-CA" sz="800" b="0" kern="1200"/>
        </a:p>
      </dsp:txBody>
      <dsp:txXfrm>
        <a:off x="1701890" y="677900"/>
        <a:ext cx="850581" cy="599681"/>
      </dsp:txXfrm>
    </dsp:sp>
    <dsp:sp modelId="{805065A3-8292-45A2-98F1-DA6BF9B49587}">
      <dsp:nvSpPr>
        <dsp:cNvPr id="0" name=""/>
        <dsp:cNvSpPr/>
      </dsp:nvSpPr>
      <dsp:spPr>
        <a:xfrm>
          <a:off x="2552472" y="677900"/>
          <a:ext cx="850581" cy="59968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en-GB" sz="800" b="0" kern="1200"/>
            <a:t>Step 4: Compute Total Erupted Mass (TEM)</a:t>
          </a:r>
          <a:endParaRPr lang="en-CA" sz="800" b="0" kern="1200"/>
        </a:p>
      </dsp:txBody>
      <dsp:txXfrm>
        <a:off x="2552472" y="677900"/>
        <a:ext cx="850581" cy="599681"/>
      </dsp:txXfrm>
    </dsp:sp>
    <dsp:sp modelId="{D99F4FC5-76CA-42B8-91F3-3A9EF0EDCBBB}">
      <dsp:nvSpPr>
        <dsp:cNvPr id="0" name=""/>
        <dsp:cNvSpPr/>
      </dsp:nvSpPr>
      <dsp:spPr>
        <a:xfrm>
          <a:off x="3403054" y="677900"/>
          <a:ext cx="850581" cy="59968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en-GB" sz="800" b="0" kern="1200"/>
            <a:t>Step 5: Derive Mass Eruption Rate (MER)</a:t>
          </a:r>
          <a:endParaRPr lang="en-CA" sz="800" b="0" kern="1200"/>
        </a:p>
      </dsp:txBody>
      <dsp:txXfrm>
        <a:off x="3403054" y="677900"/>
        <a:ext cx="850581" cy="599681"/>
      </dsp:txXfrm>
    </dsp:sp>
    <dsp:sp modelId="{05432C74-676F-450F-8778-3B64D546DAC5}">
      <dsp:nvSpPr>
        <dsp:cNvPr id="0" name=""/>
        <dsp:cNvSpPr/>
      </dsp:nvSpPr>
      <dsp:spPr>
        <a:xfrm>
          <a:off x="4253636" y="677900"/>
          <a:ext cx="850581" cy="59968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en-GB" sz="800" b="0" kern="1200"/>
            <a:t>Step 6: Calculate eruption duration</a:t>
          </a:r>
          <a:endParaRPr lang="en-CA" sz="800" b="0" kern="1200"/>
        </a:p>
      </dsp:txBody>
      <dsp:txXfrm>
        <a:off x="4253636" y="677900"/>
        <a:ext cx="850581" cy="599681"/>
      </dsp:txXfrm>
    </dsp:sp>
    <dsp:sp modelId="{3358B587-E432-4D67-ACDE-B2C855B09B18}">
      <dsp:nvSpPr>
        <dsp:cNvPr id="0" name=""/>
        <dsp:cNvSpPr/>
      </dsp:nvSpPr>
      <dsp:spPr>
        <a:xfrm>
          <a:off x="5104218" y="677900"/>
          <a:ext cx="850581" cy="59968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56896" tIns="10160" rIns="56896" bIns="10160" numCol="1" spcCol="1270" anchor="ctr" anchorCtr="0">
          <a:noAutofit/>
        </a:bodyPr>
        <a:lstStyle/>
        <a:p>
          <a:pPr marL="0" lvl="0" indent="0" algn="ctr" defTabSz="355600">
            <a:lnSpc>
              <a:spcPct val="90000"/>
            </a:lnSpc>
            <a:spcBef>
              <a:spcPct val="0"/>
            </a:spcBef>
            <a:spcAft>
              <a:spcPct val="35000"/>
            </a:spcAft>
            <a:buNone/>
          </a:pPr>
          <a:r>
            <a:rPr lang="en-GB" sz="800" b="0" kern="1200"/>
            <a:t>Step 7: Estimate plume height</a:t>
          </a:r>
          <a:endParaRPr lang="en-CA" sz="800" b="0" kern="1200"/>
        </a:p>
      </dsp:txBody>
      <dsp:txXfrm>
        <a:off x="5104218" y="677900"/>
        <a:ext cx="850581" cy="59968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5</TotalTime>
  <Pages>11</Pages>
  <Words>4024</Words>
  <Characters>22940</Characters>
  <Application>Microsoft Office Word</Application>
  <DocSecurity>0</DocSecurity>
  <Lines>191</Lines>
  <Paragraphs>53</Paragraphs>
  <ScaleCrop>false</ScaleCrop>
  <Company/>
  <LinksUpToDate>false</LinksUpToDate>
  <CharactersWithSpaces>26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mud muhammad</dc:creator>
  <cp:keywords/>
  <dc:description/>
  <cp:lastModifiedBy>mahmud muhammad</cp:lastModifiedBy>
  <cp:revision>21</cp:revision>
  <dcterms:created xsi:type="dcterms:W3CDTF">2025-01-12T21:58:00Z</dcterms:created>
  <dcterms:modified xsi:type="dcterms:W3CDTF">2025-01-13T01:01:00Z</dcterms:modified>
</cp:coreProperties>
</file>